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1C78" w:rsidRPr="007A1C78" w:rsidRDefault="007A1C78" w:rsidP="007A1C78">
      <w:pPr>
        <w:jc w:val="left"/>
        <w:rPr>
          <w:rFonts w:ascii="Times New Roman" w:hAnsi="Times New Roman" w:cs="Times New Roman"/>
          <w:sz w:val="36"/>
          <w:szCs w:val="36"/>
        </w:rPr>
      </w:pPr>
      <w:r w:rsidRPr="007A1C78">
        <w:rPr>
          <w:rFonts w:ascii="Times New Roman" w:hAnsi="Times New Roman" w:cs="Times New Roman"/>
          <w:sz w:val="36"/>
          <w:szCs w:val="36"/>
        </w:rPr>
        <w:t>Search</w:t>
      </w:r>
      <w:r w:rsidRPr="007A1C78">
        <w:rPr>
          <w:rFonts w:ascii="Times New Roman" w:hAnsi="Times New Roman" w:cs="Times New Roman"/>
          <w:sz w:val="36"/>
          <w:szCs w:val="36"/>
        </w:rPr>
        <w:t> </w:t>
      </w:r>
      <w:r w:rsidRPr="007A1C78">
        <w:rPr>
          <w:rFonts w:ascii="Times New Roman" w:hAnsi="Times New Roman" w:cs="Times New Roman"/>
          <w:sz w:val="36"/>
          <w:szCs w:val="36"/>
        </w:rPr>
        <w:t>(((polycystic ovary syndrome[Title/Abstract]) OR PCOS[Title/Abstract])) AND (((IL 6[Title/Abstract]) OR Interleukin-6[Title/Abstract]) OR IL-6[Title/Abstract])</w:t>
      </w:r>
      <w:r w:rsidRPr="007A1C78">
        <w:rPr>
          <w:rFonts w:ascii="Times New Roman" w:hAnsi="Times New Roman" w:cs="Times New Roman"/>
          <w:sz w:val="36"/>
          <w:szCs w:val="36"/>
        </w:rPr>
        <w:t> </w:t>
      </w:r>
      <w:r w:rsidRPr="007A1C78">
        <w:rPr>
          <w:rFonts w:ascii="Times New Roman" w:hAnsi="Times New Roman" w:cs="Times New Roman"/>
          <w:sz w:val="36"/>
          <w:szCs w:val="36"/>
        </w:rPr>
        <w:t>Filters:</w:t>
      </w:r>
      <w:r w:rsidRPr="007A1C78">
        <w:rPr>
          <w:rFonts w:ascii="Times New Roman" w:hAnsi="Times New Roman" w:cs="Times New Roman"/>
          <w:sz w:val="36"/>
          <w:szCs w:val="36"/>
        </w:rPr>
        <w:t> </w:t>
      </w:r>
      <w:r w:rsidRPr="007A1C78">
        <w:rPr>
          <w:rFonts w:ascii="Times New Roman" w:hAnsi="Times New Roman" w:cs="Times New Roman"/>
          <w:sz w:val="36"/>
          <w:szCs w:val="36"/>
        </w:rPr>
        <w:t>Humans</w:t>
      </w:r>
    </w:p>
    <w:p w:rsidR="007A1C78" w:rsidRDefault="007A1C78">
      <w:pPr>
        <w:rPr>
          <w:rFonts w:ascii="Times New Roman" w:hAnsi="Times New Roman" w:cs="Times New Roman"/>
          <w:sz w:val="36"/>
          <w:szCs w:val="36"/>
        </w:rPr>
      </w:pPr>
    </w:p>
    <w:p w:rsidR="0059086D" w:rsidRPr="003D3AE7" w:rsidRDefault="00AB56BC">
      <w:pPr>
        <w:rPr>
          <w:rFonts w:ascii="Times New Roman" w:hAnsi="Times New Roman" w:cs="Times New Roman"/>
          <w:sz w:val="36"/>
          <w:szCs w:val="36"/>
        </w:rPr>
      </w:pPr>
      <w:r w:rsidRPr="003D3AE7">
        <w:rPr>
          <w:rFonts w:ascii="Times New Roman" w:hAnsi="Times New Roman" w:cs="Times New Roman"/>
          <w:sz w:val="36"/>
          <w:szCs w:val="36"/>
        </w:rPr>
        <w:t>Excluded with reasons:</w:t>
      </w:r>
      <w:bookmarkStart w:id="0" w:name="_GoBack"/>
      <w:bookmarkEnd w:id="0"/>
    </w:p>
    <w:p w:rsidR="003D3AE7" w:rsidRPr="003D3AE7" w:rsidRDefault="00AB56BC">
      <w:pPr>
        <w:rPr>
          <w:rFonts w:ascii="Times New Roman" w:hAnsi="Times New Roman" w:cs="Times New Roman"/>
          <w:sz w:val="32"/>
          <w:szCs w:val="32"/>
        </w:rPr>
      </w:pPr>
      <w:r w:rsidRPr="003D3AE7">
        <w:rPr>
          <w:rFonts w:ascii="Times New Roman" w:hAnsi="Times New Roman" w:cs="Times New Roman"/>
          <w:sz w:val="32"/>
          <w:szCs w:val="32"/>
        </w:rPr>
        <w:t>No dat</w:t>
      </w:r>
      <w:r w:rsidR="003F4D6E" w:rsidRPr="003D3AE7">
        <w:rPr>
          <w:rFonts w:ascii="Times New Roman" w:hAnsi="Times New Roman" w:cs="Times New Roman"/>
          <w:sz w:val="32"/>
          <w:szCs w:val="32"/>
        </w:rPr>
        <w:t>a</w:t>
      </w:r>
      <w:r w:rsidRPr="003D3AE7">
        <w:rPr>
          <w:rFonts w:ascii="Times New Roman" w:hAnsi="Times New Roman" w:cs="Times New Roman"/>
          <w:sz w:val="32"/>
          <w:szCs w:val="32"/>
        </w:rPr>
        <w:t>:</w:t>
      </w:r>
      <w:r w:rsidR="003D3AE7">
        <w:rPr>
          <w:rFonts w:ascii="Times New Roman" w:hAnsi="Times New Roman" w:cs="Times New Roman"/>
          <w:sz w:val="32"/>
          <w:szCs w:val="32"/>
        </w:rPr>
        <w:t xml:space="preserve"> </w:t>
      </w:r>
      <w:r w:rsidRPr="003D3AE7">
        <w:rPr>
          <w:rFonts w:ascii="Times New Roman" w:hAnsi="Times New Roman" w:cs="Times New Roman"/>
          <w:sz w:val="32"/>
          <w:szCs w:val="32"/>
        </w:rPr>
        <w:fldChar w:fldCharType="begin">
          <w:fldData xml:space="preserve">PEVuZE5vdGU+PENpdGU+PEF1dGhvcj5JYmFuZXo8L0F1dGhvcj48WWVhcj4yMDA0PC9ZZWFyPjxS
ZWNOdW0+MzMzNTwvUmVjTnVtPjxEaXNwbGF5VGV4dD5bMS0xMF08L0Rpc3BsYXlUZXh0PjxyZWNv
cmQ+PHJlYy1udW1iZXI+MzMzNTwvcmVjLW51bWJlcj48Zm9yZWlnbi1rZXlzPjxrZXkgYXBwPSJF
TiIgZGItaWQ9ImF0dGR3cnIwN2Z0czAzZWVwcnU1OTA5ZXdmYXY1OTJyc2V4dCIgdGltZXN0YW1w
PSIxNDQ0NDAyMTA2Ij4zMzM1PC9rZXk+PC9mb3JlaWduLWtleXM+PHJlZi10eXBlIG5hbWU9Ikpv
dXJuYWwgQXJ0aWNsZSI+MTc8L3JlZi10eXBlPjxjb250cmlidXRvcnM+PGF1dGhvcnM+PGF1dGhv
cj5JYmFuZXosIEwuPC9hdXRob3I+PGF1dGhvcj5WYWxscywgQy48L2F1dGhvcj48YXV0aG9yPk1h
cmNvcywgTS4gVi48L2F1dGhvcj48YXV0aG9yPk9uZywgSy48L2F1dGhvcj48YXV0aG9yPkR1bmdl
ciwgRC4gQi48L2F1dGhvcj48YXV0aG9yPkRlIFplZ2hlciwgRi48L2F1dGhvcj48L2F1dGhvcnM+
PC9jb250cmlidXRvcnM+PGF1dGgtYWRkcmVzcz5FbmRvY3Jpbm9sb2d5IFVuaXQsIEhvc3BpdGFs
IFNhbnQgSm9hbiBkZSBEZXUsIFVuaXZlcnNpdHkgb2YgQmFyY2Vsb25hLCBQYXNzZWlnIGRlIFNh
bnQgSm9hbiBkZSBEZXUgMiwgMDg5NTAgRXNwbHVndWVzLCBCYXJjZWxvbmEsIFNwYWluLiBsaWJh
bmV6QGhzamRiY24ub3JnPC9hdXRoLWFkZHJlc3M+PHRpdGxlcz48dGl0bGU+SW5zdWxpbiBzZW5z
aXRpemF0aW9uIGZvciBnaXJscyB3aXRoIHByZWNvY2lvdXMgcHViYXJjaGUgYW5kIHdpdGggcmlz
ayBmb3IgcG9seWN5c3RpYyBvdmFyeSBzeW5kcm9tZTogZWZmZWN0cyBvZiBwcmVwdWJlcnRhbCBp
bml0aWF0aW9uIGFuZCBwb3N0cHViZXJ0YWwgZGlzY29udGludWF0aW9uIG9mIG1ldGZvcm1pbiB0
cmVhdG1lbnQ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QzMzEtNzwvcGFnZXM+PHZvbHVtZT44OTwvdm9sdW1lPjxudW1iZXI+OTwvbnVtYmVyPjxlZGl0
aW9uPjIwMDQvMDkvMTA8L2VkaXRpb24+PGtleXdvcmRzPjxrZXl3b3JkPkFkaXBvbmVjdGluPC9r
ZXl3b3JkPjxrZXl3b3JkPkJvZHkgQ29tcG9zaXRpb248L2tleXdvcmQ+PGtleXdvcmQ+Q2hpbGQ8
L2tleXdvcmQ+PGtleXdvcmQ+RmVtYWxlPC9rZXl3b3JkPjxrZXl3b3JkPkh1bWFuczwva2V5d29y
ZD48a2V5d29yZD5IeXBvZ2x5Y2VtaWMgQWdlbnRzLyp0aGVyYXBldXRpYyB1c2U8L2tleXdvcmQ+
PGtleXdvcmQ+SW5zdWxpbi8qYmxvb2Q8L2tleXdvcmQ+PGtleXdvcmQ+KkludGVyY2VsbHVsYXIg
U2lnbmFsaW5nIFBlcHRpZGVzIGFuZCBQcm90ZWluczwva2V5d29yZD48a2V5d29yZD5JbnRlcmxl
dWtpbi02L2Jsb29kPC9rZXl3b3JkPjxrZXl3b3JkPk1ldGZvcm1pbi8qdGhlcmFwZXV0aWMgdXNl
PC9rZXl3b3JkPjxrZXl3b3JkPlBvbHljeXN0aWMgT3ZhcnkgU3luZHJvbWUvKmV0aW9sb2d5PC9r
ZXl3b3JkPjxrZXl3b3JkPlByb3RlaW5zL2FuYWx5c2lzPC9rZXl3b3JkPjxrZXl3b3JkPlB1YmVy
dHksIFByZWNvY2lvdXMvKmRydWcgdGhlcmFweS9tZXRhYm9saXNtPC9rZXl3b3JkPjxrZXl3b3Jk
PlJpc2s8L2tleXdvcmQ+PGtleXdvcmQ+VGVzdG9zdGVyb25lL2Jsb29kPC9rZXl3b3JkPjwva2V5
d29yZHM+PGRhdGVzPjx5ZWFyPjIwMDQ8L3llYXI+PHB1Yi1kYXRlcz48ZGF0ZT5TZXA8L2RhdGU+
PC9wdWItZGF0ZXM+PC9kYXRlcz48aXNibj4wMDIxLTk3MlggKFByaW50KSYjeEQ7MDAyMS05NzJ4
PC9pc2JuPjxhY2Nlc3Npb24tbnVtPjE1MzU2MDI5PC9hY2Nlc3Npb24tbnVtPjx1cmxzPjwvdXJs
cz48ZWxlY3Ryb25pYy1yZXNvdXJjZS1udW0+MTAuMTIxMC9qYy4yMDA0LTA0NjM8L2VsZWN0cm9u
aWMtcmVzb3VyY2UtbnVtPjxyZW1vdGUtZGF0YWJhc2UtcHJvdmlkZXI+TkxNPC9yZW1vdGUtZGF0
YWJhc2UtcHJvdmlkZXI+PGxhbmd1YWdlPmVuZzwvbGFuZ3VhZ2U+PC9yZWNvcmQ+PC9DaXRlPjxD
aXRlPjxBdXRob3I+SWJhbmV6PC9BdXRob3I+PFllYXI+MjAwNDwvWWVhcj48UmVjTnVtPjMzMzg8
L1JlY051bT48cmVjb3JkPjxyZWMtbnVtYmVyPjMzMzg8L3JlYy1udW1iZXI+PGZvcmVpZ24ta2V5
cz48a2V5IGFwcD0iRU4iIGRiLWlkPSJhdHRkd3JyMDdmdHMwM2VlcHJ1NTkwOWV3ZmF2NTkycnNl
eHQiIHRpbWVzdGFtcD0iMTQ0NDQwMjEwNiI+MzMzODwva2V5PjwvZm9yZWlnbi1rZXlzPjxyZWYt
dHlwZSBuYW1lPSJKb3VybmFsIEFydGljbGUiPjE3PC9yZWYtdHlwZT48Y29udHJpYnV0b3JzPjxh
dXRob3JzPjxhdXRob3I+SWJhbmV6LCBMLjwvYXV0aG9yPjxhdXRob3I+ZGUgWmVnaGVyLCBGLjwv
YXV0aG9yPjwvYXV0aG9ycz48L2NvbnRyaWJ1dG9ycz48YXV0aC1hZGRyZXNzPkVuZG9jcmlub2xv
Z3kgVW5pdCwgSG9zcGl0YWwgU2FudCBKb2FuIGRlIERldSAoTC5JKSwgVW5pdmVyc2l0eSBvZiBC
YXJjZWxvbmEsIDA4OTUwIEVzcGx1Z3VlcywgQmFyY2Vsb25hLCBTcGFpbi4gbGliYW5lekBoc2pk
YmNuLm9yZzwvYXV0aC1hZGRyZXNzPjx0aXRsZXM+PHRpdGxlPkV0aGlueWxlc3RyYWRpb2wtZHJv
c3BpcmVub25lLCBmbHV0YW1pZGUtbWV0Zm9ybWluLCBvciBib3RoIGZvciBhZG9sZXNjZW50cyBh
bmQgd29tZW4gd2l0aCBoeXBlcmluc3VsaW5lbWljIGh5cGVyYW5kcm9nZW5pc206IG9wcG9zaXRl
IGVmZmVjdHMgb24gYWRpcG9jeXRva2luZXMgYW5kIGJvZHkgYWRpcG9zaXR5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xNTkyLTc8L3BhZ2VzPjx2b2x1
bWU+ODk8L3ZvbHVtZT48bnVtYmVyPjQ8L251bWJlcj48ZWRpdGlvbj4yMDA0LzA0LzA5PC9lZGl0
aW9uPjxrZXl3b3Jkcz48a2V5d29yZD5BZGlwb25lY3Rpbjwva2V5d29yZD48a2V5d29yZD5BZGlw
b3NlIFRpc3N1ZS9wYXRob2xvZ3k8L2tleXdvcmQ+PGtleXdvcmQ+QWRvbGVzY2VudDwva2V5d29y
ZD48a2V5d29yZD5BZHVsdDwva2V5d29yZD48a2V5d29yZD5BbmRyb2dlbiBBbnRhZ29uaXN0cy90
aGVyYXBldXRpYyB1c2U8L2tleXdvcmQ+PGtleXdvcmQ+QW5kcm9zdGVuZXMvdGhlcmFwZXV0aWMg
dXNlPC9rZXl3b3JkPjxrZXl3b3JkPkRydWcgVGhlcmFweSwgQ29tYmluYXRpb248L2tleXdvcmQ+
PGtleXdvcmQ+RXN0cm9nZW5zLyp0aGVyYXBldXRpYyB1c2U8L2tleXdvcmQ+PGtleXdvcmQ+RXRo
aW55bCBFc3RyYWRpb2wvdGhlcmFwZXV0aWMgdXNlPC9rZXl3b3JkPjxrZXl3b3JkPkZlbWFsZTwv
a2V5d29yZD48a2V5d29yZD5GbHV0YW1pZGUvdGhlcmFwZXV0aWMgdXNlPC9rZXl3b3JkPjxrZXl3
b3JkPkhvcm1vbmUgQW50YWdvbmlzdHMvKnRoZXJhcGV1dGljIHVzZTwva2V5d29yZD48a2V5d29y
ZD5IdW1hbnM8L2tleXdvcmQ+PGtleXdvcmQ+SHlwZXJhbmRyb2dlbmlzbS8qZHJ1ZyB0aGVyYXB5
L2V0aW9sb2d5L21ldGFib2xpc208L2tleXdvcmQ+PGtleXdvcmQ+SHlwZXJpbnN1bGluaXNtLypk
cnVnIHRoZXJhcHkvZXRpb2xvZ3kvbWV0YWJvbGlzbTwva2V5d29yZD48a2V5d29yZD5IeXBvZ2x5
Y2VtaWMgQWdlbnRzLyp0aGVyYXBldXRpYyB1c2U8L2tleXdvcmQ+PGtleXdvcmQ+KkludGVyY2Vs
bHVsYXIgU2lnbmFsaW5nIFBlcHRpZGVzIGFuZCBQcm90ZWluczwva2V5d29yZD48a2V5d29yZD5J
bnRlcmxldWtpbi02L21ldGFib2xpc208L2tleXdvcmQ+PGtleXdvcmQ+TWV0Zm9ybWluL3RoZXJh
cGV1dGljIHVzZTwva2V5d29yZD48a2V5d29yZD5NaW5lcmFsb2NvcnRpY29pZCBSZWNlcHRvciBB
bnRhZ29uaXN0cy90aGVyYXBldXRpYyB1c2U8L2tleXdvcmQ+PGtleXdvcmQ+UG9seWN5c3RpYyBP
dmFyeSBTeW5kcm9tZS8qY29tcGxpY2F0aW9uczwva2V5d29yZD48a2V5d29yZD5Qcm90ZWlucy9t
ZXRhYm9saXNtPC9rZXl3b3JkPjwva2V5d29yZHM+PGRhdGVzPjx5ZWFyPjIwMDQ8L3llYXI+PHB1
Yi1kYXRlcz48ZGF0ZT5BcHI8L2RhdGU+PC9wdWItZGF0ZXM+PC9kYXRlcz48aXNibj4wMDIxLTk3
MlggKFByaW50KSYjeEQ7MDAyMS05NzJ4PC9pc2JuPjxhY2Nlc3Npb24tbnVtPjE1MDcwOTE3PC9h
Y2Nlc3Npb24tbnVtPjx1cmxzPjwvdXJscz48ZWxlY3Ryb25pYy1yZXNvdXJjZS1udW0+MTAuMTIx
MC9qYy4yMDAzLTAzMTI4MTwvZWxlY3Ryb25pYy1yZXNvdXJjZS1udW0+PHJlbW90ZS1kYXRhYmFz
ZS1wcm92aWRlcj5OTE08L3JlbW90ZS1kYXRhYmFzZS1wcm92aWRlcj48bGFuZ3VhZ2U+ZW5nPC9s
YW5ndWFnZT48L3JlY29yZD48L0NpdGU+PENpdGU+PEF1dGhvcj5DaGF6ZW5iYWxrPC9BdXRob3I+
PFllYXI+MjAxMDwvWWVhcj48UmVjTnVtPjMzMDI8L1JlY051bT48cmVjb3JkPjxyZWMtbnVtYmVy
PjMzMDI8L3JlYy1udW1iZXI+PGZvcmVpZ24ta2V5cz48a2V5IGFwcD0iRU4iIGRiLWlkPSJhdHRk
d3JyMDdmdHMwM2VlcHJ1NTkwOWV3ZmF2NTkycnNleHQiIHRpbWVzdGFtcD0iMTQ0NDQwMjEwNiI+
MzMwMjwva2V5PjwvZm9yZWlnbi1rZXlzPjxyZWYtdHlwZSBuYW1lPSJKb3VybmFsIEFydGljbGUi
PjE3PC9yZWYtdHlwZT48Y29udHJpYnV0b3JzPjxhdXRob3JzPjxhdXRob3I+Q2hhemVuYmFsaywg
Ry48L2F1dGhvcj48YXV0aG9yPlRyaXZheCwgQi4gUy48L2F1dGhvcj48YXV0aG9yPllpbGRpeiwg
Qi4gTy48L2F1dGhvcj48YXV0aG9yPkJlcnRvbG90dG8sIEMuPC9hdXRob3I+PGF1dGhvcj5NYXRo
dXIsIFIuPC9hdXRob3I+PGF1dGhvcj5IZW5laWRpLCBTLjwvYXV0aG9yPjxhdXRob3I+QXp6aXos
IFIuPC9hdXRob3I+PC9hdXRob3JzPjwvY29udHJpYnV0b3JzPjxhdXRoLWFkZHJlc3M+RGVwYXJ0
bWVudCBvZiBPYnN0ZXRyaWNzIGFuZCBHeW5lY29sb2d5IGFuZCBDZW50ZXIgZm9yIEFuZHJvZ2Vu
LVJlbGF0ZWQgRGlzb3JkZXJzLCBDZWRhcnMtU2luYWkgTWVkaWNhbCBDZW50ZXIsIDg2MzUgV2Vz
dCBUaGlyZCBTdHJlZXQsIFN1aXRlIDE2MFcsIExvcyBBbmdlbGVzLCBDYWxpZm9ybmlhIDkwMDQ4
LCBVU0EuPC9hdXRoLWFkZHJlc3M+PHRpdGxlcz48dGl0bGU+UmVndWxhdGlvbiBvZiBhZGlwb25l
Y3RpbiBzZWNyZXRpb24gYnkgYWRpcG9jeXRlcyBpbiB0aGUgcG9seWN5c3RpYyBvdmFyeSBzeW5k
cm9tZTogcm9sZSBvZiB0dW1vciBuZWNyb3NpcyBmYWN0b3Ite2FscGhhfT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OTM1LTQyPC9wYWdlcz48dm9sdW1l
Pjk1PC92b2x1bWU+PG51bWJlcj4yPC9udW1iZXI+PGVkaXRpb24+MjAxMC8wMS8yMjwvZWRpdGlv
bj48a2V5d29yZHM+PGtleXdvcmQ+QWRpcG9jeXRlcy9kcnVnIGVmZmVjdHMvKnNlY3JldGlvbjwv
a2V5d29yZD48a2V5d29yZD5BZGlwb25lY3Rpbi8qc2VjcmV0aW9uPC9rZXl3b3JkPjxrZXl3b3Jk
PkFkdWx0PC9rZXl3b3JkPjxrZXl3b3JkPkNlbGxzLCBDdWx0dXJlZDwva2V5d29yZD48a2V5d29y
ZD5DaGVtb2tpbmUgQ0NMMi9waGFybWFjb2xvZ3k8L2tleXdvcmQ+PGtleXdvcmQ+RmVtYWxlPC9r
ZXl3b3JkPjxrZXl3b3JkPkh1bWFuczwva2V5d29yZD48a2V5d29yZD5JbnRlcmxldWtpbi02L3Bo
YXJtYWNvbG9neTwva2V5d29yZD48a2V5d29yZD5NYWNyb3BoYWdlcy9waHlzaW9sb2d5PC9rZXl3
b3JkPjxrZXl3b3JkPlBvbHljeXN0aWMgT3ZhcnkgU3luZHJvbWUvKm1ldGFib2xpc208L2tleXdv
cmQ+PGtleXdvcmQ+VHVtb3IgTmVjcm9zaXMgRmFjdG9yLWFscGhhLypwaGFybWFjb2xvZ3k8L2tl
eXdvcmQ+PC9rZXl3b3Jkcz48ZGF0ZXM+PHllYXI+MjAxMDwveWVhcj48cHViLWRhdGVzPjxkYXRl
PkZlYjwvZGF0ZT48L3B1Yi1kYXRlcz48L2RhdGVzPjxpc2JuPjAwMjEtOTcyeDwvaXNibj48YWNj
ZXNzaW9uLW51bT4yMDA4OTYxNjwvYWNjZXNzaW9uLW51bT48dXJscz48L3VybHM+PGN1c3RvbTI+
UG1jMjg0MDg2NTwvY3VzdG9tMj48ZWxlY3Ryb25pYy1yZXNvdXJjZS1udW0+MTAuMTIxMC9qYy4y
MDA5LTExNTg8L2VsZWN0cm9uaWMtcmVzb3VyY2UtbnVtPjxyZW1vdGUtZGF0YWJhc2UtcHJvdmlk
ZXI+TkxNPC9yZW1vdGUtZGF0YWJhc2UtcHJvdmlkZXI+PGxhbmd1YWdlPmVuZzwvbGFuZ3VhZ2U+
PC9yZWNvcmQ+PC9DaXRlPjxDaXRlPjxBdXRob3I+RnVsZ2hlc3U8L0F1dGhvcj48WWVhcj4yMDEx
PC9ZZWFyPjxSZWNOdW0+MzI5NTwvUmVjTnVtPjxyZWNvcmQ+PHJlYy1udW1iZXI+MzI5NTwvcmVj
LW51bWJlcj48Zm9yZWlnbi1rZXlzPjxrZXkgYXBwPSJFTiIgZGItaWQ9ImF0dGR3cnIwN2Z0czAz
ZWVwcnU1OTA5ZXdmYXY1OTJyc2V4dCIgdGltZXN0YW1wPSIxNDQ0NDAyMTA2Ij4zMjk1PC9rZXk+
PC9mb3JlaWduLWtleXM+PHJlZi10eXBlIG5hbWU9IkpvdXJuYWwgQXJ0aWNsZSI+MTc8L3JlZi10
eXBlPjxjb250cmlidXRvcnM+PGF1dGhvcnM+PGF1dGhvcj5GdWxnaGVzdSwgQS4gTS48L2F1dGhv
cj48YXV0aG9yPlNhbm5hLCBGLjwvYXV0aG9yPjxhdXRob3I+VWRhLCBTLjwvYXV0aG9yPjxhdXRo
b3I+TWFnbmluaSwgUi48L2F1dGhvcj48YXV0aG9yPlBvcnRvZ2hlc2UsIEUuPC9hdXRob3I+PGF1
dGhvcj5CYXRldHRhLCBCLjwvYXV0aG9yPjwvYXV0aG9ycz48L2NvbnRyaWJ1dG9ycz48YXV0aC1h
ZGRyZXNzPkRpcGFydGltZW50byBDaGlydXJnaWNvIE1hdGVybm8gSW5mYW50aWxlIGUgZGkgU2Np
ZW56ZSBkZWxsZSBJbW1hZ2luaSwgVW5pdmVyc2l0YSBkaSBDYWdsaWFyaSwgQ2FnbGlhcmksIEl0
YWx5LjwvYXV0aC1hZGRyZXNzPjx0aXRsZXM+PHRpdGxlPklMLTYgc2VydW0gbGV2ZWxzIGFuZCBw
cm9kdWN0aW9uIGlzIHJlbGF0ZWQgdG8gYW4gYWx0ZXJlZCBpbW11bmUgcmVzcG9uc2UgaW4gcG9s
eWN5c3RpYyBvdmFyeSBzeW5kcm9tZSBnaXJscyB3aXRoIGluc3VsaW4gcmVzaXN0YW5jZTwvdGl0
bGU+PHNlY29uZGFyeS10aXRsZT5NZWRpYXRvcnMgSW5mbGFtbTwvc2Vjb25kYXJ5LXRpdGxlPjxh
bHQtdGl0bGU+TWVkaWF0b3JzIG9mIGluZmxhbW1hdGlvbjwvYWx0LXRpdGxlPjwvdGl0bGVzPjxw
ZXJpb2RpY2FsPjxmdWxsLXRpdGxlPk1lZGlhdG9ycyBJbmZsYW1tPC9mdWxsLXRpdGxlPjxhYmJy
LTE+TWVkaWF0b3JzIG9mIGluZmxhbW1hdGlvbjwvYWJici0xPjwvcGVyaW9kaWNhbD48YWx0LXBl
cmlvZGljYWw+PGZ1bGwtdGl0bGU+TWVkaWF0b3JzIEluZmxhbW08L2Z1bGwtdGl0bGU+PGFiYnIt
MT5NZWRpYXRvcnMgb2YgaW5mbGFtbWF0aW9uPC9hYmJyLTE+PC9hbHQtcGVyaW9kaWNhbD48cGFn
ZXM+Mzg5MzE3PC9wYWdlcz48dm9sdW1lPjIwMTE8L3ZvbHVtZT48ZWRpdGlvbj4yMDExLzA1LzA3
PC9lZGl0aW9uPjxrZXl3b3Jkcz48a2V5d29yZD5BZG9sZXNjZW50PC9rZXl3b3JkPjxrZXl3b3Jk
PkJpb2xvZ2ljYWwgTWFya2Vycy9ibG9vZDwva2V5d29yZD48a2V5d29yZD5DaG9sZXN0ZXJvbC9j
aGVtaXN0cnkvbWV0YWJvbGlzbTwva2V5d29yZD48a2V5d29yZD5GZW1hbGU8L2tleXdvcmQ+PGtl
eXdvcmQ+SHVtYW5zPC9rZXl3b3JkPjxrZXl3b3JkPkltbXVuZSBTeXN0ZW0vKnBoeXNpb2xvZ3k8
L2tleXdvcmQ+PGtleXdvcmQ+SW5mbGFtbWF0aW9uL2Jsb29kL2ltbXVub2xvZ3k8L2tleXdvcmQ+
PGtleXdvcmQ+SW5zdWxpbiBSZXNpc3RhbmNlLyppbW11bm9sb2d5PC9rZXl3b3JkPjxrZXl3b3Jk
PkludGVybGV1a2luLTYvKmJpb3N5bnRoZXNpcy8qYmxvb2Q8L2tleXdvcmQ+PGtleXdvcmQ+UG9s
eWN5c3RpYyBPdmFyeSBTeW5kcm9tZS8qYmxvb2QvKmltbXVub2xvZ3k8L2tleXdvcmQ+PGtleXdv
cmQ+WW91bmcgQWR1bHQ8L2tleXdvcmQ+PC9rZXl3b3Jkcz48ZGF0ZXM+PHllYXI+MjAxMTwveWVh
cj48L2RhdGVzPjxpc2JuPjA5NjItOTM1MTwvaXNibj48YWNjZXNzaW9uLW51bT4yMTU0NzI1Njwv
YWNjZXNzaW9uLW51bT48dXJscz48cmVsYXRlZC11cmxzPjx1cmw+aHR0cDovL3d3dy5oaW5kYXdp
LmNvbS9qb3VybmFscy9taS8yMDExLzM4OTMxNy88L3VybD48dXJsPmh0dHA6Ly93d3cubmNiaS5u
bG0ubmloLmdvdi9wbWMvYXJ0aWNsZXMvUE1DMzA4NjI4Ni9wZGYvTUkyMDExLTM4OTMxNy5wZGY8
L3VybD48L3JlbGF0ZWQtdXJscz48L3VybHM+PGN1c3RvbTI+UG1jMzA4NjI4NjwvY3VzdG9tMj48
ZWxlY3Ryb25pYy1yZXNvdXJjZS1udW0+MTAuMTE1NS8yMDExLzM4OTMxNzwvZWxlY3Ryb25pYy1y
ZXNvdXJjZS1udW0+PHJlbW90ZS1kYXRhYmFzZS1wcm92aWRlcj5OTE08L3JlbW90ZS1kYXRhYmFz
ZS1wcm92aWRlcj48bGFuZ3VhZ2U+ZW5nPC9sYW5ndWFnZT48L3JlY29yZD48L0NpdGU+PENpdGU+
PEF1dGhvcj5TdmVuZHNlbjwvQXV0aG9yPjxZZWFyPjIwMTI8L1llYXI+PFJlY051bT4zMjg2PC9S
ZWNOdW0+PHJlY29yZD48cmVjLW51bWJlcj4zMjg2PC9yZWMtbnVtYmVyPjxmb3JlaWduLWtleXM+
PGtleSBhcHA9IkVOIiBkYi1pZD0iYXR0ZHdycjA3ZnRzMDNlZXBydTU5MDlld2ZhdjU5MnJzZXh0
IiB0aW1lc3RhbXA9IjE0NDQ0MDIxMDYiPjMyODY8L2tleT48L2ZvcmVpZ24ta2V5cz48cmVmLXR5
cGUgbmFtZT0iSm91cm5hbCBBcnRpY2xlIj4xNzwvcmVmLXR5cGU+PGNvbnRyaWJ1dG9ycz48YXV0
aG9ycz48YXV0aG9yPlN2ZW5kc2VuLCBQLiBGLjwvYXV0aG9yPjxhdXRob3I+Q2hyaXN0aWFuc2Vu
LCBNLjwvYXV0aG9yPjxhdXRob3I+SGVkbGV5LCBQLiBMLjwvYXV0aG9yPjxhdXRob3I+TmlsYXMs
IEwuPC9hdXRob3I+PGF1dGhvcj5QZWRlcnNlbiwgUy4gQi48L2F1dGhvcj48YXV0aG9yPk1hZHNi
YWQsIFMuPC9hdXRob3I+PC9hdXRob3JzPjwvY29udHJpYnV0b3JzPjxhdXRoLWFkZHJlc3M+RGVw
YXJ0bWVudCBvZiBPYnN0ZXRyaWNzIGFuZCBHeW5hZWNvbG9neSwgQ29wZW5oYWdlbiBVbml2ZXJz
aXR5LCBIdmlkb3ZyZSwgRGVubWFyay4gcGVybmlsbGVmc3ZlbmRzZW5AaG90bWFpbC5jb208L2F1
dGgtYWRkcmVzcz48dGl0bGVzPjx0aXRsZT5BZGlwb3NlIGV4cHJlc3Npb24gb2YgYWRpcG9jeXRv
a2luZXMgaW4gd29tZW4gd2l0aCBwb2x5Y3lzdGljIG92YXJ5IHN5bmRyb21lPC90aXRsZT48c2Vj
b25kYXJ5LXRpdGxlPkZlcnRpbCBTdGVyaWw8L3NlY29uZGFyeS10aXRsZT48YWx0LXRpdGxlPkZl
cnRpbGl0eSBhbmQgc3RlcmlsaXR5PC9hbHQtdGl0bGU+PC90aXRsZXM+PHBlcmlvZGljYWw+PGZ1
bGwtdGl0bGU+RmVydGlsIFN0ZXJpbDwvZnVsbC10aXRsZT48YWJici0xPkZlcnRpbGl0eSBhbmQg
c3RlcmlsaXR5PC9hYmJyLTE+PC9wZXJpb2RpY2FsPjxhbHQtcGVyaW9kaWNhbD48ZnVsbC10aXRs
ZT5GZXJ0aWwgU3RlcmlsPC9mdWxsLXRpdGxlPjxhYmJyLTE+RmVydGlsaXR5IGFuZCBzdGVyaWxp
dHk8L2FiYnItMT48L2FsdC1wZXJpb2RpY2FsPjxwYWdlcz4yMzUtNDE8L3BhZ2VzPjx2b2x1bWU+
OTg8L3ZvbHVtZT48bnVtYmVyPjE8L251bWJlcj48ZWRpdGlvbj4yMDEyLzA1LzIzPC9lZGl0aW9u
PjxrZXl3b3Jkcz48a2V5d29yZD5BZGlwb2tpbmVzLypnZW5ldGljcy9tZXRhYm9saXNtPC9rZXl3
b3JkPjxrZXl3b3JkPkFkaXBvbmVjdGluL2Jsb29kL2dlbmV0aWNzL21ldGFib2xpc208L2tleXdv
cmQ+PGtleXdvcmQ+QWRpcG9zZSBUaXNzdWUvKm1ldGFib2xpc20vcGF0aG9sb2d5PC9rZXl3b3Jk
PjxrZXl3b3JkPkFkdWx0PC9rZXl3b3JkPjxrZXl3b3JkPkNhc2UtQ29udHJvbCBTdHVkaWVzPC9r
ZXl3b3JkPjxrZXl3b3JkPkNyb3NzLVNlY3Rpb25hbCBTdHVkaWVzPC9rZXl3b3JkPjxrZXl3b3Jk
PkN5dG9raW5lcy9ibG9vZDwva2V5d29yZD48a2V5d29yZD5GZW1hbGU8L2tleXdvcmQ+PGtleXdv
cmQ+R2VuZSBFeHByZXNzaW9uPC9rZXl3b3JkPjxrZXl3b3JkPkh1bWFuczwva2V5d29yZD48a2V5
d29yZD5JbnRlcmxldWtpbi02L2Jsb29kL2dlbmV0aWNzL21ldGFib2xpc208L2tleXdvcmQ+PGtl
eXdvcmQ+TGVwdGluL2Jsb29kL2dlbmV0aWNzL21ldGFib2xpc208L2tleXdvcmQ+PGtleXdvcmQ+
Tmljb3RpbmFtaWRlIFBob3NwaG9yaWJvc3lsdHJhbnNmZXJhc2UvYmxvb2Q8L2tleXdvcmQ+PGtl
eXdvcmQ+T2Jlc2l0eS9jb21wbGljYXRpb25zL2dlbmV0aWNzL21ldGFib2xpc208L2tleXdvcmQ+
PGtleXdvcmQ+UG9seWN5c3RpYyBPdmFyeSBTeW5kcm9tZS9ibG9vZC9jb21wbGljYXRpb25zLypn
ZW5ldGljcy9tZXRhYm9saXNtPC9rZXl3b3JkPjxrZXl3b3JkPlJOQSwgTWVzc2VuZ2VyL2dlbmV0
aWNzPC9rZXl3b3JkPjxrZXl3b3JkPlJlc2lzdGluL2Jsb29kPC9rZXl3b3JkPjxrZXl3b3JkPlRo
aW5uZXNzL2NvbXBsaWNhdGlvbnMvZ2VuZXRpY3MvbWV0YWJvbGlzbTwva2V5d29yZD48a2V5d29y
ZD5UdW1vciBOZWNyb3NpcyBGYWN0b3ItYWxwaGEvYmxvb2Q8L2tleXdvcmQ+PC9rZXl3b3Jkcz48
ZGF0ZXM+PHllYXI+MjAxMjwveWVhcj48cHViLWRhdGVzPjxkYXRlPkp1bDwvZGF0ZT48L3B1Yi1k
YXRlcz48L2RhdGVzPjxpc2JuPjAwMTUtMDI4MjwvaXNibj48YWNjZXNzaW9uLW51bT4yMjYwNzg5
MjwvYWNjZXNzaW9uLW51bT48dXJscz48cmVsYXRlZC11cmxzPjx1cmw+aHR0cDovL3d3dy5mZXJ0
c3RlcnQub3JnL2FydGljbGUvUzAwMTUtMDI4MigxMikwMDM5NC05L2Fic3RyYWN0PC91cmw+PHVy
bD5odHRwOi8vd3d3LmZlcnRzdGVydC5vcmcvYXJ0aWNsZS9TMDAxNS0wMjgyKDEyKTAwMzk0LTkv
cGRmPC91cmw+PC9yZWxhdGVkLXVybHM+PC91cmxzPjxlbGVjdHJvbmljLXJlc291cmNlLW51bT4x
MC4xMDE2L2ouZmVydG5zdGVydC4yMDEyLjAzLjA1NjwvZWxlY3Ryb25pYy1yZXNvdXJjZS1udW0+
PHJlbW90ZS1kYXRhYmFzZS1wcm92aWRlcj5OTE08L3JlbW90ZS1kYXRhYmFzZS1wcm92aWRlcj48
bGFuZ3VhZ2U+ZW5nPC9sYW5ndWFnZT48L3JlY29yZD48L0NpdGU+PENpdGU+PEF1dGhvcj5SZXkt
Um9sZGFuPC9BdXRob3I+PFllYXI+MjAxMzwvWWVhcj48UmVjTnVtPjMyODI8L1JlY051bT48cmVj
b3JkPjxyZWMtbnVtYmVyPjMyODI8L3JlYy1udW1iZXI+PGZvcmVpZ24ta2V5cz48a2V5IGFwcD0i
RU4iIGRiLWlkPSJhdHRkd3JyMDdmdHMwM2VlcHJ1NTkwOWV3ZmF2NTkycnNleHQiIHRpbWVzdGFt
cD0iMTQ0NDQwMjEwNiI+MzI4Mjwva2V5PjwvZm9yZWlnbi1rZXlzPjxyZWYtdHlwZSBuYW1lPSJK
b3VybmFsIEFydGljbGUiPjE3PC9yZWYtdHlwZT48Y29udHJpYnV0b3JzPjxhdXRob3JzPjxhdXRo
b3I+UmV5LVJvbGRhbiwgRS48L2F1dGhvcj48YXV0aG9yPlBlcmV6IExhbmEsIE0uIEIuPC9hdXRo
b3I+PGF1dGhvcj5HYWxsdXp6bywgTC48L2F1dGhvcj48YXV0aG9yPkJsYW5jbywgRy48L2F1dGhv
cj48YXV0aG9yPk9uZXR0bywgQy48L2F1dGhvcj48YXV0aG9yPlN0cmFtaW5za3ksIFYuPC9hdXRo
b3I+PGF1dGhvcj5Ob2x0aW5nLCBNLiBQLjwvYXV0aG9yPjwvYXV0aG9ycz48L2NvbnRyaWJ1dG9y
cz48YXV0aC1hZGRyZXNzPkRyIFJBIE1hcmduaSwgSHVtb3JhbCBJbW11bml0eSBTdHVkaWVzIElu
c3RpdHV0ZSwgU2Nob29sIG9mIFBoYXJtYWN5IGFuZCBCaW9jaGVtaXN0cnksIFVuaXZlcnNpdHkg
b2YgQnVlbm9zIEFpcmVzLCBCdWVub3MgQWlyZXMsIEFyZ2VudGluYS48L2F1dGgtYWRkcmVzcz48
dGl0bGVzPjx0aXRsZT5JcyB0aGUgcG9seWN5c3RpYyBvdmFyeSBzeW5kcm9tZSB0aGUgY2F1c2F0
aXZlIG9mIHRoZSBpbmNyZWFzZSBpbiBpbmZsYW1tYXRvcnkgbWFya2VycyBhbmQgbWV0YWJvbGlj
IHJpc2s/PC90aXRsZT48c2Vjb25kYXJ5LXRpdGxlPkd5bmVjb2wgRW5kb2NyaW5vbDwvc2Vjb25k
YXJ5LXRpdGxlPjxhbHQtdGl0bGU+R3luZWNvbG9naWNhbCBlbmRvY3Jpbm9sb2d5IDogdGhlIG9m
ZmljaWFsIGpvdXJuYWwgb2YgdGhlIEludGVybmF0aW9uYWwgU29jaWV0eSBvZiBHeW5lY29sb2dp
Y2FsIEVuZG9jcmlub2xvZ3k8L2FsdC10aXRsZT48L3RpdGxlcz48cGVyaW9kaWNhbD48ZnVsbC10
aXRsZT5HeW5lY29sIEVuZG9jcmlub2w8L2Z1bGwtdGl0bGU+PGFiYnItMT5HeW5lY29sb2dpY2Fs
IGVuZG9jcmlub2xvZ3kgOiB0aGUgb2ZmaWNpYWwgam91cm5hbCBvZiB0aGUgSW50ZXJuYXRpb25h
bCBTb2NpZXR5IG9mIEd5bmVjb2xvZ2ljYWwgRW5kb2NyaW5vbG9neTwvYWJici0xPjwvcGVyaW9k
aWNhbD48YWx0LXBlcmlvZGljYWw+PGZ1bGwtdGl0bGU+R3luZWNvbCBFbmRvY3Jpbm9sPC9mdWxs
LXRpdGxlPjxhYmJyLTE+R3luZWNvbG9naWNhbCBlbmRvY3Jpbm9sb2d5IDogdGhlIG9mZmljaWFs
IGpvdXJuYWwgb2YgdGhlIEludGVybmF0aW9uYWwgU29jaWV0eSBvZiBHeW5lY29sb2dpY2FsIEVu
ZG9jcmlub2xvZ3k8L2FiYnItMT48L2FsdC1wZXJpb2RpY2FsPjxwYWdlcz4xNDEtNDwvcGFnZXM+
PHZvbHVtZT4yOTwvdm9sdW1lPjxudW1iZXI+MjwvbnVtYmVyPjxlZGl0aW9uPjIwMTIvMTEvMDM8
L2VkaXRpb24+PGtleXdvcmRzPjxrZXl3b3JkPkFkdWx0PC9rZXl3b3JkPjxrZXl3b3JkPkFyZ2Vu
dGluYS9lcGlkZW1pb2xvZ3k8L2tleXdvcmQ+PGtleXdvcmQ+QmlvbG9naWNhbCBNYXJrZXJzL2Js
b29kPC9rZXl3b3JkPjxrZXl3b3JkPkJvZHkgTWFzcyBJbmRleDwva2V5d29yZD48a2V5d29yZD5D
LVJlYWN0aXZlIFByb3RlaW4vKmFuYWx5c2lzPC9rZXl3b3JkPjxrZXl3b3JkPkNhc2UtQ29udHJv
bCBTdHVkaWVzPC9rZXl3b3JkPjxrZXl3b3JkPkNvaG9ydCBTdHVkaWVzPC9rZXl3b3JkPjxrZXl3
b3JkPkZlbWFsZTwva2V5d29yZD48a2V5d29yZD5IdW1hbnM8L2tleXdvcmQ+PGtleXdvcmQ+SHlw
ZXJhbmRyb2dlbmlzbS9jb21wbGljYXRpb25zPC9rZXl3b3JkPjxrZXl3b3JkPipJbnN1bGluIFJl
c2lzdGFuY2U8L2tleXdvcmQ+PGtleXdvcmQ+SW50ZXJsZXVraW4tMWJldGEvYmxvb2Q8L2tleXdv
cmQ+PGtleXdvcmQ+SW50ZXJsZXVraW4tNi9ibG9vZDwva2V5d29yZD48a2V5d29yZD5NZXRhYm9s
aWMgU3luZHJvbWUgWC9jb21wbGljYXRpb25zL2VwaWRlbWlvbG9neS8qZXRpb2xvZ3k8L2tleXdv
cmQ+PGtleXdvcmQ+T2Jlc2l0eS9jb21wbGljYXRpb25zLypwaHlzaW9wYXRob2xvZ3k8L2tleXdv
cmQ+PGtleXdvcmQ+UG9seWN5c3RpYyBPdmFyeSBTeW5kcm9tZS9ibG9vZC9jb21wbGljYXRpb25z
L2ltbXVub2xvZ3kvKnBoeXNpb3BhdGhvbG9neTwva2V5d29yZD48a2V5d29yZD5SaXNrPC9rZXl3
b3JkPjxrZXl3b3JkPlNleCBIb3Jtb25lLUJpbmRpbmcgR2xvYnVsaW4vYW5hbHlzaXM8L2tleXdv
cmQ+PGtleXdvcmQ+VGVzdG9zdGVyb25lL2Jsb29kPC9rZXl3b3JkPjxrZXl3b3JkPipVcC1SZWd1
bGF0aW9uPC9rZXl3b3JkPjxrZXl3b3JkPllvdW5nIEFkdWx0PC9rZXl3b3JkPjwva2V5d29yZHM+
PGRhdGVzPjx5ZWFyPjIwMTM8L3llYXI+PHB1Yi1kYXRlcz48ZGF0ZT5GZWI8L2RhdGU+PC9wdWIt
ZGF0ZXM+PC9kYXRlcz48aXNibj4wOTUxLTM1OTA8L2lzYm4+PGFjY2Vzc2lvbi1udW0+MjMxMTYx
OTY8L2FjY2Vzc2lvbi1udW0+PHVybHM+PC91cmxzPjxlbGVjdHJvbmljLXJlc291cmNlLW51bT4x
MC4zMTA5LzA5NTEzNTkwLjIwMTIuNzMwNTgxPC9lbGVjdHJvbmljLXJlc291cmNlLW51bT48cmVt
b3RlLWRhdGFiYXNlLXByb3ZpZGVyPk5MTTwvcmVtb3RlLWRhdGFiYXNlLXByb3ZpZGVyPjxsYW5n
dWFnZT5lbmc8L2xhbmd1YWdlPjwvcmVjb3JkPjwvQ2l0ZT48Q2l0ZT48QXV0aG9yPkdvbnrDoWxl
ejwvQXV0aG9yPjxZZWFyPjIwMTQ8L1llYXI+PFJlY051bT4zMzQzPC9SZWNOdW0+PHJlY29yZD48
cmVjLW51bWJlcj4zMzQzPC9yZWMtbnVtYmVyPjxmb3JlaWduLWtleXM+PGtleSBhcHA9IkVOIiBk
Yi1pZD0iYXR0ZHdycjA3ZnRzMDNlZXBydTU5MDlld2ZhdjU5MnJzZXh0IiB0aW1lc3RhbXA9IjE0
NDQ0OTU4MzEiPjMzNDM8L2tleT48L2ZvcmVpZ24ta2V5cz48cmVmLXR5cGUgbmFtZT0iSm91cm5h
bCBBcnRpY2xlIj4xNzwvcmVmLXR5cGU+PGNvbnRyaWJ1dG9ycz48YXV0aG9ycz48YXV0aG9yPkdv
bnrDoWxleiwgRnJhbms8L2F1dGhvcj48YXV0aG9yPktpcndhbiwgSm9obiBQPC9hdXRob3I+PGF1
dGhvcj5Sb3RlLCBOZWFsIFM8L2F1dGhvcj48YXV0aG9yPk1pbml1bSwgSnVkaTwvYXV0aG9yPjwv
YXV0aG9ycz48L2NvbnRyaWJ1dG9ycz48dGl0bGVzPjx0aXRsZT5FdmlkZW5jZSBvZiBtb25vbnVj
bGVhciBjZWxsIHByZWFjdGl2YXRpb24gaW4gdGhlIGZhc3Rpbmcgc3RhdGUgaW4gcG9seWN5c3Rp
YyBvdmFyeSBzeW5kcm9tZTwvdGl0bGU+PHNlY29uZGFyeS10aXRsZT5BbWVyaWNhbiBqb3VybmFs
IG9mIG9ic3RldHJpY3MgYW5kIGd5bmVjb2xvZ3k8L3NlY29uZGFyeS10aXRsZT48L3RpdGxlcz48
cGVyaW9kaWNhbD48ZnVsbC10aXRsZT5BbSBKIE9ic3RldCBHeW5lY29sPC9mdWxsLXRpdGxlPjxh
YmJyLTE+QW1lcmljYW4gam91cm5hbCBvZiBvYnN0ZXRyaWNzIGFuZCBneW5lY29sb2d5PC9hYmJy
LTE+PC9wZXJpb2RpY2FsPjxwYWdlcz42MzUuIGUxLTYzNS4gZTc8L3BhZ2VzPjx2b2x1bWU+MjEx
PC92b2x1bWU+PG51bWJlcj42PC9udW1iZXI+PGRhdGVzPjx5ZWFyPjIwMTQ8L3llYXI+PC9kYXRl
cz48aXNibj4wMDAyLTkzNzg8L2lzYm4+PHVybHM+PC91cmxzPjwvcmVjb3JkPjwvQ2l0ZT48Q2l0
ZT48QXV0aG9yPktuZWJlbDwvQXV0aG9yPjxZZWFyPjIwMDg8L1llYXI+PFJlY051bT4zMjM3PC9S
ZWNOdW0+PHJlY29yZD48cmVjLW51bWJlcj4zMjM3PC9yZWMtbnVtYmVyPjxmb3JlaWduLWtleXM+
PGtleSBhcHA9IkVOIiBkYi1pZD0iYXR0ZHdycjA3ZnRzMDNlZXBydTU5MDlld2ZhdjU5MnJzZXh0
IiB0aW1lc3RhbXA9IjE0NDQ0MDE4NDUiPjMyMzc8L2tleT48L2ZvcmVpZ24ta2V5cz48cmVmLXR5
cGUgbmFtZT0iSm91cm5hbCBBcnRpY2xlIj4xNzwvcmVmLXR5cGU+PGNvbnRyaWJ1dG9ycz48YXV0
aG9ycz48YXV0aG9yPktuZWJlbCwgQi48L2F1dGhvcj48YXV0aG9yPkphbnNzZW4sIE8uIEUuPC9h
dXRob3I+PGF1dGhvcj5IYWhuLCBTLjwvYXV0aG9yPjxhdXRob3I+SmFjb2IsIFMuPC9hdXRob3I+
PGF1dGhvcj5HbGVpY2gsIEouPC9hdXRob3I+PGF1dGhvcj5Lb3R6a2EsIEouPC9hdXRob3I+PGF1
dGhvcj5NdWxsZXItV2llbGFuZCwgRC48L2F1dGhvcj48L2F1dGhvcnM+PC9jb250cmlidXRvcnM+
PGF1dGgtYWRkcmVzcz5JbnN0aXR1dGUgb2YgQ2xpbmljYWwgQmlvY2hlbWlzdHJ5IGFuZCBQYXRo
b2Jpb2NoZW1pc3RyeSwgSGVpbnJpY2gtSGVpbmUtVW5pdmVyc2l0eSBEdWVzc2VsZG9yZiwgTGVp
Ym5peiwgR2VybWFueS48L2F1dGgtYWRkcmVzcz48dGl0bGVzPjx0aXRsZT5JbmNyZWFzZWQgbG93
IGdyYWRlIGluZmxhbW1hdG9yeSBzZXJ1bSBtYXJrZXJzIGluIHBhdGllbnRzIHdpdGggUG9seWN5
c3RpYyBvdmFyeSBzeW5kcm9tZSAoUENPUykgYW5kIHRoZWlyIHJlbGF0aW9uc2hpcCB0byBQUEFS
Z2FtbWEgZ2VuZSB2YXJpYW50czwvdGl0bGU+PHNlY29uZGFyeS10aXRsZT5FeHAgQ2xpbiBFbmRv
Y3Jpbm9sIERpYWJldGVzPC9zZWNvbmRhcnktdGl0bGU+PGFsdC10aXRsZT5FeHBlcmltZW50YWwg
YW5kIGNsaW5pY2FsIGVuZG9jcmlub2xvZ3kgJmFtcDsgZGlhYmV0ZXMgOiBvZmZpY2lhbCBqb3Vy
bmFsLCBHZXJtYW4gU29jaWV0eSBvZiBFbmRvY3Jpbm9sb2d5IFthbmRdIEdlcm1hbiBEaWFiZXRl
cyBBc3NvY2lhdGlvbjwvYWx0LXRpdGxlPjwvdGl0bGVzPjxwZXJpb2RpY2FsPjxmdWxsLXRpdGxl
PkV4cCBDbGluIEVuZG9jcmlub2wgRGlhYmV0ZXM8L2Z1bGwtdGl0bGU+PGFiYnItMT5FeHBlcmlt
ZW50YWwgYW5kIGNsaW5pY2FsIGVuZG9jcmlub2xvZ3kgJmFtcDsgZGlhYmV0ZXMgOiBvZmZpY2lh
bCBqb3VybmFsLCBHZXJtYW4gU29jaWV0eSBvZiBFbmRvY3Jpbm9sb2d5IFthbmRdIEdlcm1hbiBE
aWFiZXRlcyBBc3NvY2lhdGlvbjwvYWJici0xPjwvcGVyaW9kaWNhbD48YWx0LXBlcmlvZGljYWw+
PGZ1bGwtdGl0bGU+RXhwIENsaW4gRW5kb2NyaW5vbCBEaWFiZXRlczwvZnVsbC10aXRsZT48YWJi
ci0xPkV4cGVyaW1lbnRhbCBhbmQgY2xpbmljYWwgZW5kb2NyaW5vbG9neSAmYW1wOyBkaWFiZXRl
cyA6IG9mZmljaWFsIGpvdXJuYWwsIEdlcm1hbiBTb2NpZXR5IG9mIEVuZG9jcmlub2xvZ3kgW2Fu
ZF0gR2VybWFuIERpYWJldGVzIEFzc29jaWF0aW9uPC9hYmJyLTE+PC9hbHQtcGVyaW9kaWNhbD48
cGFnZXM+NDgxLTY8L3BhZ2VzPjx2b2x1bWU+MTE2PC92b2x1bWU+PG51bWJlcj44PC9udW1iZXI+
PGVkaXRpb24+MjAwOC8wOC8wNjwvZWRpdGlvbj48a2V5d29yZHM+PGtleXdvcmQ+QWR1bHQ8L2tl
eXdvcmQ+PGtleXdvcmQ+QmlvbG9naWNhbCBNYXJrZXJzL2Jsb29kPC9rZXl3b3JkPjxrZXl3b3Jk
PkJsb29kIEdsdWNvc2UvbWV0YWJvbGlzbTwva2V5d29yZD48a2V5d29yZD5DaG9sZXN0ZXJvbC9i
bG9vZDwva2V5d29yZD48a2V5d29yZD5DeXRva2luZXMvYmxvb2Q8L2tleXdvcmQ+PGtleXdvcmQ+
RmVtYWxlPC9rZXl3b3JkPjxrZXl3b3JkPkdlbmUgRnJlcXVlbmN5PC9rZXl3b3JkPjxrZXl3b3Jk
PipHZW5ldGljIFZhcmlhdGlvbjwva2V5d29yZD48a2V5d29yZD5IZW1vZ2xvYmluIEEsIEdseWNv
c3lsYXRlZC9tZXRhYm9saXNtPC9rZXl3b3JkPjxrZXl3b3JkPkh1bWFuczwva2V5d29yZD48a2V5
d29yZD5JbmZsYW1tYXRpb24vKmJsb29kL2V0aW9sb2d5L2dlbmV0aWNzPC9rZXl3b3JkPjxrZXl3
b3JkPlBQQVIgZ2FtbWEvKmdlbmV0aWNzPC9rZXl3b3JkPjxrZXl3b3JkPlBvbHljeXN0aWMgT3Zh
cnkgU3luZHJvbWUvKmJsb29kLypnZW5ldGljczwva2V5d29yZD48L2tleXdvcmRzPjxkYXRlcz48
eWVhcj4yMDA4PC95ZWFyPjxwdWItZGF0ZXM+PGRhdGU+QXVnPC9kYXRlPjwvcHViLWRhdGVzPjwv
ZGF0ZXM+PGlzYm4+MDk0Ny03MzQ5IChQcmludCkmI3hEOzA5NDctNzM0OTwvaXNibj48YWNjZXNz
aW9uLW51bT4xODY4MDA3MzwvYWNjZXNzaW9uLW51bT48dXJscz48L3VybHM+PGVsZWN0cm9uaWMt
cmVzb3VyY2UtbnVtPjEwLjEwNTUvcy0yMDA4LTEwNTgwODU8L2VsZWN0cm9uaWMtcmVzb3VyY2Ut
bnVtPjxyZW1vdGUtZGF0YWJhc2UtcHJvdmlkZXI+TkxNPC9yZW1vdGUtZGF0YWJhc2UtcHJvdmlk
ZXI+PGxhbmd1YWdlPmVuZzwvbGFuZ3VhZ2U+PC9yZWNvcmQ+PC9DaXRlPjxDaXRlPjxBdXRob3I+
QW1hdG88L0F1dGhvcj48WWVhcj4yMDAzPC9ZZWFyPjxSZWNOdW0+MzM0MDwvUmVjTnVtPjxyZWNv
cmQ+PHJlYy1udW1iZXI+MzM0MDwvcmVjLW51bWJlcj48Zm9yZWlnbi1rZXlzPjxrZXkgYXBwPSJF
TiIgZGItaWQ9ImF0dGR3cnIwN2Z0czAzZWVwcnU1OTA5ZXdmYXY1OTJyc2V4dCIgdGltZXN0YW1w
PSIxNDQ0NDAyMTA2Ij4zMzQwPC9rZXk+PC9mb3JlaWduLWtleXM+PHJlZi10eXBlIG5hbWU9Ikpv
dXJuYWwgQXJ0aWNsZSI+MTc8L3JlZi10eXBlPjxjb250cmlidXRvcnM+PGF1dGhvcnM+PGF1dGhv
cj5BbWF0bywgRy48L2F1dGhvcj48YXV0aG9yPkNvbnRlLCBNLjwvYXV0aG9yPjxhdXRob3I+TWF6
emlvdHRpLCBHLjwvYXV0aG9yPjxhdXRob3I+TGFsbGksIEUuPC9hdXRob3I+PGF1dGhvcj5WaXRv
bG8sIEcuPC9hdXRob3I+PGF1dGhvcj5UdWNrZXIsIEEuIFQuPC9hdXRob3I+PGF1dGhvcj5CZWxs
YXN0ZWxsYSwgQS48L2F1dGhvcj48YXV0aG9yPkNhcmVsbGEsIEMuPC9hdXRob3I+PGF1dGhvcj5J
enpvLCBBLjwvYXV0aG9yPjwvYXV0aG9ycz48L2NvbnRyaWJ1dG9ycz48YXV0aC1hZGRyZXNzPklu
c3RpdHV0ZSBvZiBFbmRvY3Jpbm9sb2d5LCAybmQgVW5pdmVyc2l0eSBvZiBOYXBsZXMsIE5hcGxl
cywgSXRhbHkuIGdpb3Zhbm5pLmFtYXRvQHVuaW5hMi5pdDwvYXV0aC1hZGRyZXNzPjx0aXRsZXM+
PHRpdGxlPlNlcnVtIGFuZCBmb2xsaWN1bGFyIGZsdWlkIGN5dG9raW5lcyBpbiBwb2x5Y3lzdGlj
IG92YXJ5IHN5bmRyb21lIGR1cmluZyBzdGltdWxhdGVkIGN5Y2xlczwvdGl0bGU+PHNlY29uZGFy
eS10aXRsZT5PYnN0ZXQgR3luZWNvbDwvc2Vjb25kYXJ5LXRpdGxlPjxhbHQtdGl0bGU+T2JzdGV0
cmljcyBhbmQgZ3luZWNvbG9neTwvYWx0LXRpdGxlPjwvdGl0bGVzPjxwZXJpb2RpY2FsPjxmdWxs
LXRpdGxlPk9ic3RldCBHeW5lY29sPC9mdWxsLXRpdGxlPjxhYmJyLTE+T2JzdGV0cmljcyBhbmQg
Z3luZWNvbG9neTwvYWJici0xPjwvcGVyaW9kaWNhbD48YWx0LXBlcmlvZGljYWw+PGZ1bGwtdGl0
bGU+T2JzdGV0IEd5bmVjb2w8L2Z1bGwtdGl0bGU+PGFiYnItMT5PYnN0ZXRyaWNzIGFuZCBneW5l
Y29sb2d5PC9hYmJyLTE+PC9hbHQtcGVyaW9kaWNhbD48cGFnZXM+MTE3Ny04MjwvcGFnZXM+PHZv
bHVtZT4xMDE8L3ZvbHVtZT48bnVtYmVyPjY8L251bWJlcj48ZWRpdGlvbj4yMDAzLzA2LzEyPC9l
ZGl0aW9uPjxrZXl3b3Jkcz48a2V5d29yZD5DYXNlLUNvbnRyb2wgU3R1ZGllczwva2V5d29yZD48
a2V5d29yZD5Fc3RyYWRpb2wvYW5hbHlzaXM8L2tleXdvcmQ+PGtleXdvcmQ+RmVtYWxlPC9rZXl3
b3JkPjxrZXl3b3JkPkZlcnRpbGl6YXRpb24gaW4gVml0cm88L2tleXdvcmQ+PGtleXdvcmQ+Rm9s
bGljdWxhciBGbHVpZC8qY2hlbWlzdHJ5PC9rZXl3b3JkPjxrZXl3b3JkPkh1bWFuczwva2V5d29y
ZD48a2V5d29yZD5JbmZlcnRpbGl0eSwgRmVtYWxlL2Jsb29kL2V0aW9sb2d5L2ltbXVub2xvZ3k8
L2tleXdvcmQ+PGtleXdvcmQ+SW50ZXJsZXVraW4tNi8qYW5hbHlzaXMvYmxvb2Q8L2tleXdvcmQ+
PGtleXdvcmQ+T3Z1bGF0aW9uIEluZHVjdGlvbjwva2V5d29yZD48a2V5d29yZD5Qb2x5Y3lzdGlj
IE92YXJ5IFN5bmRyb21lL2Jsb29kL2NvbXBsaWNhdGlvbnMvKmltbXVub2xvZ3k8L2tleXdvcmQ+
PGtleXdvcmQ+VHVtb3IgTmVjcm9zaXMgRmFjdG9yLWFscGhhLyphbmFseXNpczwva2V5d29yZD48
L2tleXdvcmRzPjxkYXRlcz48eWVhcj4yMDAzPC95ZWFyPjxwdWItZGF0ZXM+PGRhdGU+SnVuPC9k
YXRlPjwvcHViLWRhdGVzPjwvZGF0ZXM+PGlzYm4+MDAyOS03ODQ0IChQcmludCkmI3hEOzAwMjkt
Nzg0NDwvaXNibj48YWNjZXNzaW9uLW51bT4xMjc5ODUyMjwvYWNjZXNzaW9uLW51bT48dXJscz48
L3VybHM+PHJlbW90ZS1kYXRhYmFzZS1wcm92aWRlcj5OTE08L3JlbW90ZS1kYXRhYmFzZS1wcm92
aWRlcj48bGFuZ3VhZ2U+ZW5nPC9sYW5ndWFnZT48L3JlY29yZD48L0NpdGU+PENpdGU+PEF1dGhv
cj5LdWN1azwvQXV0aG9yPjxZZWFyPjIwMTQ8L1llYXI+PFJlY051bT4zMjczPC9SZWNOdW0+PHJl
Y29yZD48cmVjLW51bWJlcj4zMjczPC9yZWMtbnVtYmVyPjxmb3JlaWduLWtleXM+PGtleSBhcHA9
IkVOIiBkYi1pZD0iYXR0ZHdycjA3ZnRzMDNlZXBydTU5MDlld2ZhdjU5MnJzZXh0IiB0aW1lc3Rh
bXA9IjE0NDQ0MDIxMDYiPjMyNzM8L2tleT48L2ZvcmVpZ24ta2V5cz48cmVmLXR5cGUgbmFtZT0i
Sm91cm5hbCBBcnRpY2xlIj4xNzwvcmVmLXR5cGU+PGNvbnRyaWJ1dG9ycz48YXV0aG9ycz48YXV0
aG9yPkt1Y3VrLCBNLjwvYXV0aG9yPjxhdXRob3I+QWx0aW5rYXlhLCBTLiBPLjwvYXV0aG9yPjxh
dXRob3I+TmVyZ2l6LCBTLjwvYXV0aG9yPjxhdXRob3I+U2V6ZXIsIFMuIEQuPC9hdXRob3I+PGF1
dGhvcj5ZdWtzZWwsIEguPC9hdXRob3I+PGF1dGhvcj5CYWdsaSwgSS48L2F1dGhvcj48YXV0aG9y
PllpbGRpeiwgRy48L2F1dGhvcj48L2F1dGhvcnM+PC9jb250cmlidXRvcnM+PGF1dGgtYWRkcmVz
cz5EZXBhcnRtZW50IG9mIEd5bmVjb2xvZ3kgYW5kIE9ic3RldHJpY3MsIEZhY3VsdHkgb2YgTWVk
aWNpbmUsIE11Z2xhIFNpdGtpIEtvY21hbiBVbml2ZXJzaXR5ICwgTXVnbGEgLCBUdXJrZXkgLjwv
YXV0aC1hZGRyZXNzPjx0aXRsZXM+PHRpdGxlPkludGVybGV1a2luLTYgbGV2ZWxzIGluIHJlbGF0
aW9uIHdpdGggaG9ybW9uYWwgYW5kIG1ldGFib2xpYyBwcm9maWxlIGluIHBhdGllbnRzIHdpdGgg
cG9seWN5c3RpYyBvdmFyeSBzeW5kcm9tZTwvdGl0bGU+PHNlY29uZGFyeS10aXRsZT5HeW5lY29s
IEVuZG9jcmlub2w8L3NlY29uZGFyeS10aXRsZT48YWx0LXRpdGxlPkd5bmVjb2xvZ2ljYWwgZW5k
b2NyaW5vbG9neSA6IHRoZSBvZmZpY2lhbCBqb3VybmFsIG9mIHRoZSBJbnRlcm5hdGlvbmFsIFNv
Y2lldHkgb2YgR3luZWNvbG9naWNhbCBFbmRvY3Jpbm9sb2d5PC9hbHQtdGl0bGU+PC90aXRsZXM+
PHBlcmlvZGljYWw+PGZ1bGwtdGl0bGU+R3luZWNvbCBFbmRvY3Jpbm9sPC9mdWxsLXRpdGxlPjxh
YmJyLTE+R3luZWNvbG9naWNhbCBlbmRvY3Jpbm9sb2d5IDogdGhlIG9mZmljaWFsIGpvdXJuYWwg
b2YgdGhlIEludGVybmF0aW9uYWwgU29jaWV0eSBvZiBHeW5lY29sb2dpY2FsIEVuZG9jcmlub2xv
Z3k8L2FiYnItMT48L3BlcmlvZGljYWw+PGFsdC1wZXJpb2RpY2FsPjxmdWxsLXRpdGxlPkd5bmVj
b2wgRW5kb2NyaW5vbDwvZnVsbC10aXRsZT48YWJici0xPkd5bmVjb2xvZ2ljYWwgZW5kb2NyaW5v
bG9neSA6IHRoZSBvZmZpY2lhbCBqb3VybmFsIG9mIHRoZSBJbnRlcm5hdGlvbmFsIFNvY2lldHkg
b2YgR3luZWNvbG9naWNhbCBFbmRvY3Jpbm9sb2d5PC9hYmJyLTE+PC9hbHQtcGVyaW9kaWNhbD48
cGFnZXM+NDIzLTc8L3BhZ2VzPjx2b2x1bWU+MzA8L3ZvbHVtZT48bnVtYmVyPjY8L251bWJlcj48
ZWRpdGlvbj4yMDE0LzAzLzE5PC9lZGl0aW9uPjxrZXl3b3Jkcz48a2V5d29yZD5BZG9sZXNjZW50
PC9rZXl3b3JkPjxrZXl3b3JkPkFkdWx0PC9rZXl3b3JkPjxrZXl3b3JkPkJvZHkgTWFzcyBJbmRl
eDwva2V5d29yZD48a2V5d29yZD5EZWh5ZHJvZXBpYW5kcm9zdGVyb25lIFN1bGZhdGUvYmxvb2Q8
L2tleXdvcmQ+PGtleXdvcmQ+RmVtYWxlPC9rZXl3b3JkPjxrZXl3b3JkPkhpcnN1dGlzbS9ldGlv
bG9neTwva2V5d29yZD48a2V5d29yZD5IdW1hbnM8L2tleXdvcmQ+PGtleXdvcmQ+SHlwZXJhbmRy
b2dlbmlzbS9ldGlvbG9neTwva2V5d29yZD48a2V5d29yZD5IeXBlcnRyaWdseWNlcmlkZW1pYS8q
ZXRpb2xvZ3k8L2tleXdvcmQ+PGtleXdvcmQ+SW5zdWxpbiBSZXNpc3RhbmNlPC9rZXl3b3JkPjxr
ZXl3b3JkPkludGVybGV1a2luLTYvKmJsb29kPC9rZXl3b3JkPjxrZXl3b3JkPkxpcG9wcm90ZWlu
cywgSERML2Jsb29kPC9rZXl3b3JkPjxrZXl3b3JkPk9iZXNpdHkvKmNvbXBsaWNhdGlvbnM8L2tl
eXdvcmQ+PGtleXdvcmQ+T3ZlcndlaWdodC8qY29tcGxpY2F0aW9uczwva2V5d29yZD48a2V5d29y
ZD5Qb2x5Y3lzdGljIE92YXJ5IFN5bmRyb21lL2Jsb29kL2NvbXBsaWNhdGlvbnMvbWV0YWJvbGlz
bS8qcGh5c2lvcGF0aG9sb2d5PC9rZXl3b3JkPjxrZXl3b3JkPlByb3NwZWN0aXZlIFN0dWRpZXM8
L2tleXdvcmQ+PGtleXdvcmQ+U2V2ZXJpdHkgb2YgSWxsbmVzcyBJbmRleDwva2V5d29yZD48a2V5
d29yZD5UZXN0b3N0ZXJvbmUvYmxvb2Q8L2tleXdvcmQ+PGtleXdvcmQ+KlVwLVJlZ3VsYXRpb248
L2tleXdvcmQ+PGtleXdvcmQ+WW91bmcgQWR1bHQ8L2tleXdvcmQ+PGtleXdvcmQ+SW50ZXJsZXVr
aW4tNjwva2V5d29yZD48a2V5d29yZD5pbmZsYW1tYXRpb248L2tleXdvcmQ+PGtleXdvcmQ+cG9s
eWN5c3RpYyBvdmFyeSBzeW5kcm9tZTwva2V5d29yZD48L2tleXdvcmRzPjxkYXRlcz48eWVhcj4y
MDE0PC95ZWFyPjxwdWItZGF0ZXM+PGRhdGU+SnVuPC9kYXRlPjwvcHViLWRhdGVzPjwvZGF0ZXM+
PGlzYm4+MDk1MS0zNTkwPC9pc2JuPjxhY2Nlc3Npb24tbnVtPjI0NjI4MDAzPC9hY2Nlc3Npb24t
bnVtPjx1cmxzPjwvdXJscz48ZWxlY3Ryb25pYy1yZXNvdXJjZS1udW0+MTAuMzEwOS8wOTUxMzU5
MC4yMDE0Ljg5NTk4MTwvZWxlY3Ryb25pYy1yZXNvdXJjZS1udW0+PHJlbW90ZS1kYXRhYmFzZS1w
cm92aWRlcj5OTE08L3JlbW90ZS1kYXRhYmFzZS1wcm92aWRlcj48bGFuZ3VhZ2U+ZW5nPC9sYW5n
dWFnZT48L3JlY29yZD48L0NpdGU+PC9FbmROb3RlPgB=
</w:fldData>
        </w:fldChar>
      </w:r>
      <w:r w:rsidR="003D3AE7" w:rsidRPr="003D3AE7">
        <w:rPr>
          <w:rFonts w:ascii="Times New Roman" w:hAnsi="Times New Roman" w:cs="Times New Roman"/>
          <w:sz w:val="32"/>
          <w:szCs w:val="32"/>
        </w:rPr>
        <w:instrText xml:space="preserve"> ADDIN EN.CITE </w:instrText>
      </w:r>
      <w:r w:rsidR="003D3AE7" w:rsidRPr="003D3AE7">
        <w:rPr>
          <w:rFonts w:ascii="Times New Roman" w:hAnsi="Times New Roman" w:cs="Times New Roman"/>
          <w:sz w:val="32"/>
          <w:szCs w:val="32"/>
        </w:rPr>
        <w:fldChar w:fldCharType="begin">
          <w:fldData xml:space="preserve">PEVuZE5vdGU+PENpdGU+PEF1dGhvcj5JYmFuZXo8L0F1dGhvcj48WWVhcj4yMDA0PC9ZZWFyPjxS
ZWNOdW0+MzMzNTwvUmVjTnVtPjxEaXNwbGF5VGV4dD5bMS0xMF08L0Rpc3BsYXlUZXh0PjxyZWNv
cmQ+PHJlYy1udW1iZXI+MzMzNTwvcmVjLW51bWJlcj48Zm9yZWlnbi1rZXlzPjxrZXkgYXBwPSJF
TiIgZGItaWQ9ImF0dGR3cnIwN2Z0czAzZWVwcnU1OTA5ZXdmYXY1OTJyc2V4dCIgdGltZXN0YW1w
PSIxNDQ0NDAyMTA2Ij4zMzM1PC9rZXk+PC9mb3JlaWduLWtleXM+PHJlZi10eXBlIG5hbWU9Ikpv
dXJuYWwgQXJ0aWNsZSI+MTc8L3JlZi10eXBlPjxjb250cmlidXRvcnM+PGF1dGhvcnM+PGF1dGhv
cj5JYmFuZXosIEwuPC9hdXRob3I+PGF1dGhvcj5WYWxscywgQy48L2F1dGhvcj48YXV0aG9yPk1h
cmNvcywgTS4gVi48L2F1dGhvcj48YXV0aG9yPk9uZywgSy48L2F1dGhvcj48YXV0aG9yPkR1bmdl
ciwgRC4gQi48L2F1dGhvcj48YXV0aG9yPkRlIFplZ2hlciwgRi48L2F1dGhvcj48L2F1dGhvcnM+
PC9jb250cmlidXRvcnM+PGF1dGgtYWRkcmVzcz5FbmRvY3Jpbm9sb2d5IFVuaXQsIEhvc3BpdGFs
IFNhbnQgSm9hbiBkZSBEZXUsIFVuaXZlcnNpdHkgb2YgQmFyY2Vsb25hLCBQYXNzZWlnIGRlIFNh
bnQgSm9hbiBkZSBEZXUgMiwgMDg5NTAgRXNwbHVndWVzLCBCYXJjZWxvbmEsIFNwYWluLiBsaWJh
bmV6QGhzamRiY24ub3JnPC9hdXRoLWFkZHJlc3M+PHRpdGxlcz48dGl0bGU+SW5zdWxpbiBzZW5z
aXRpemF0aW9uIGZvciBnaXJscyB3aXRoIHByZWNvY2lvdXMgcHViYXJjaGUgYW5kIHdpdGggcmlz
ayBmb3IgcG9seWN5c3RpYyBvdmFyeSBzeW5kcm9tZTogZWZmZWN0cyBvZiBwcmVwdWJlcnRhbCBp
bml0aWF0aW9uIGFuZCBwb3N0cHViZXJ0YWwgZGlzY29udGludWF0aW9uIG9mIG1ldGZvcm1pbiB0
cmVhdG1lbnQ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QzMzEtNzwvcGFnZXM+PHZvbHVtZT44OTwvdm9sdW1lPjxudW1iZXI+OTwvbnVtYmVyPjxlZGl0
aW9uPjIwMDQvMDkvMTA8L2VkaXRpb24+PGtleXdvcmRzPjxrZXl3b3JkPkFkaXBvbmVjdGluPC9r
ZXl3b3JkPjxrZXl3b3JkPkJvZHkgQ29tcG9zaXRpb248L2tleXdvcmQ+PGtleXdvcmQ+Q2hpbGQ8
L2tleXdvcmQ+PGtleXdvcmQ+RmVtYWxlPC9rZXl3b3JkPjxrZXl3b3JkPkh1bWFuczwva2V5d29y
ZD48a2V5d29yZD5IeXBvZ2x5Y2VtaWMgQWdlbnRzLyp0aGVyYXBldXRpYyB1c2U8L2tleXdvcmQ+
PGtleXdvcmQ+SW5zdWxpbi8qYmxvb2Q8L2tleXdvcmQ+PGtleXdvcmQ+KkludGVyY2VsbHVsYXIg
U2lnbmFsaW5nIFBlcHRpZGVzIGFuZCBQcm90ZWluczwva2V5d29yZD48a2V5d29yZD5JbnRlcmxl
dWtpbi02L2Jsb29kPC9rZXl3b3JkPjxrZXl3b3JkPk1ldGZvcm1pbi8qdGhlcmFwZXV0aWMgdXNl
PC9rZXl3b3JkPjxrZXl3b3JkPlBvbHljeXN0aWMgT3ZhcnkgU3luZHJvbWUvKmV0aW9sb2d5PC9r
ZXl3b3JkPjxrZXl3b3JkPlByb3RlaW5zL2FuYWx5c2lzPC9rZXl3b3JkPjxrZXl3b3JkPlB1YmVy
dHksIFByZWNvY2lvdXMvKmRydWcgdGhlcmFweS9tZXRhYm9saXNtPC9rZXl3b3JkPjxrZXl3b3Jk
PlJpc2s8L2tleXdvcmQ+PGtleXdvcmQ+VGVzdG9zdGVyb25lL2Jsb29kPC9rZXl3b3JkPjwva2V5
d29yZHM+PGRhdGVzPjx5ZWFyPjIwMDQ8L3llYXI+PHB1Yi1kYXRlcz48ZGF0ZT5TZXA8L2RhdGU+
PC9wdWItZGF0ZXM+PC9kYXRlcz48aXNibj4wMDIxLTk3MlggKFByaW50KSYjeEQ7MDAyMS05NzJ4
PC9pc2JuPjxhY2Nlc3Npb24tbnVtPjE1MzU2MDI5PC9hY2Nlc3Npb24tbnVtPjx1cmxzPjwvdXJs
cz48ZWxlY3Ryb25pYy1yZXNvdXJjZS1udW0+MTAuMTIxMC9qYy4yMDA0LTA0NjM8L2VsZWN0cm9u
aWMtcmVzb3VyY2UtbnVtPjxyZW1vdGUtZGF0YWJhc2UtcHJvdmlkZXI+TkxNPC9yZW1vdGUtZGF0
YWJhc2UtcHJvdmlkZXI+PGxhbmd1YWdlPmVuZzwvbGFuZ3VhZ2U+PC9yZWNvcmQ+PC9DaXRlPjxD
aXRlPjxBdXRob3I+SWJhbmV6PC9BdXRob3I+PFllYXI+MjAwNDwvWWVhcj48UmVjTnVtPjMzMzg8
L1JlY051bT48cmVjb3JkPjxyZWMtbnVtYmVyPjMzMzg8L3JlYy1udW1iZXI+PGZvcmVpZ24ta2V5
cz48a2V5IGFwcD0iRU4iIGRiLWlkPSJhdHRkd3JyMDdmdHMwM2VlcHJ1NTkwOWV3ZmF2NTkycnNl
eHQiIHRpbWVzdGFtcD0iMTQ0NDQwMjEwNiI+MzMzODwva2V5PjwvZm9yZWlnbi1rZXlzPjxyZWYt
dHlwZSBuYW1lPSJKb3VybmFsIEFydGljbGUiPjE3PC9yZWYtdHlwZT48Y29udHJpYnV0b3JzPjxh
dXRob3JzPjxhdXRob3I+SWJhbmV6LCBMLjwvYXV0aG9yPjxhdXRob3I+ZGUgWmVnaGVyLCBGLjwv
YXV0aG9yPjwvYXV0aG9ycz48L2NvbnRyaWJ1dG9ycz48YXV0aC1hZGRyZXNzPkVuZG9jcmlub2xv
Z3kgVW5pdCwgSG9zcGl0YWwgU2FudCBKb2FuIGRlIERldSAoTC5JKSwgVW5pdmVyc2l0eSBvZiBC
YXJjZWxvbmEsIDA4OTUwIEVzcGx1Z3VlcywgQmFyY2Vsb25hLCBTcGFpbi4gbGliYW5lekBoc2pk
YmNuLm9yZzwvYXV0aC1hZGRyZXNzPjx0aXRsZXM+PHRpdGxlPkV0aGlueWxlc3RyYWRpb2wtZHJv
c3BpcmVub25lLCBmbHV0YW1pZGUtbWV0Zm9ybWluLCBvciBib3RoIGZvciBhZG9sZXNjZW50cyBh
bmQgd29tZW4gd2l0aCBoeXBlcmluc3VsaW5lbWljIGh5cGVyYW5kcm9nZW5pc206IG9wcG9zaXRl
IGVmZmVjdHMgb24gYWRpcG9jeXRva2luZXMgYW5kIGJvZHkgYWRpcG9zaXR5PC90aXRsZT48c2Vj
b25kYXJ5LXRpdGxlPkogQ2xpbiBFbmRvY3Jpbm9sIE1ldGFiPC9zZWNvbmRhcnktdGl0bGU+PGFs
dC10aXRsZT5UaGUgSm91cm5hbCBvZiBjbGluaWNhbCBlbmRvY3Jpbm9sb2d5IGFuZCBtZXRhYm9s
aXNtPC9hbHQtdGl0bGU+PC90aXRsZXM+PHBlcmlvZGljYWw+PGZ1bGwtdGl0bGU+SiBDbGluIEVu
ZG9jcmlub2wgTWV0YWI8L2Z1bGwtdGl0bGU+PGFiYnItMT5UaGUgSm91cm5hbCBvZiBjbGluaWNh
bCBlbmRvY3Jpbm9sb2d5IGFuZCBtZXRhYm9saXNtPC9hYmJyLTE+PC9wZXJpb2RpY2FsPjxhbHQt
cGVyaW9kaWNhbD48ZnVsbC10aXRsZT5KIENsaW4gRW5kb2NyaW5vbCBNZXRhYjwvZnVsbC10aXRs
ZT48YWJici0xPlRoZSBKb3VybmFsIG9mIGNsaW5pY2FsIGVuZG9jcmlub2xvZ3kgYW5kIG1ldGFi
b2xpc208L2FiYnItMT48L2FsdC1wZXJpb2RpY2FsPjxwYWdlcz4xNTkyLTc8L3BhZ2VzPjx2b2x1
bWU+ODk8L3ZvbHVtZT48bnVtYmVyPjQ8L251bWJlcj48ZWRpdGlvbj4yMDA0LzA0LzA5PC9lZGl0
aW9uPjxrZXl3b3Jkcz48a2V5d29yZD5BZGlwb25lY3Rpbjwva2V5d29yZD48a2V5d29yZD5BZGlw
b3NlIFRpc3N1ZS9wYXRob2xvZ3k8L2tleXdvcmQ+PGtleXdvcmQ+QWRvbGVzY2VudDwva2V5d29y
ZD48a2V5d29yZD5BZHVsdDwva2V5d29yZD48a2V5d29yZD5BbmRyb2dlbiBBbnRhZ29uaXN0cy90
aGVyYXBldXRpYyB1c2U8L2tleXdvcmQ+PGtleXdvcmQ+QW5kcm9zdGVuZXMvdGhlcmFwZXV0aWMg
dXNlPC9rZXl3b3JkPjxrZXl3b3JkPkRydWcgVGhlcmFweSwgQ29tYmluYXRpb248L2tleXdvcmQ+
PGtleXdvcmQ+RXN0cm9nZW5zLyp0aGVyYXBldXRpYyB1c2U8L2tleXdvcmQ+PGtleXdvcmQ+RXRo
aW55bCBFc3RyYWRpb2wvdGhlcmFwZXV0aWMgdXNlPC9rZXl3b3JkPjxrZXl3b3JkPkZlbWFsZTwv
a2V5d29yZD48a2V5d29yZD5GbHV0YW1pZGUvdGhlcmFwZXV0aWMgdXNlPC9rZXl3b3JkPjxrZXl3
b3JkPkhvcm1vbmUgQW50YWdvbmlzdHMvKnRoZXJhcGV1dGljIHVzZTwva2V5d29yZD48a2V5d29y
ZD5IdW1hbnM8L2tleXdvcmQ+PGtleXdvcmQ+SHlwZXJhbmRyb2dlbmlzbS8qZHJ1ZyB0aGVyYXB5
L2V0aW9sb2d5L21ldGFib2xpc208L2tleXdvcmQ+PGtleXdvcmQ+SHlwZXJpbnN1bGluaXNtLypk
cnVnIHRoZXJhcHkvZXRpb2xvZ3kvbWV0YWJvbGlzbTwva2V5d29yZD48a2V5d29yZD5IeXBvZ2x5
Y2VtaWMgQWdlbnRzLyp0aGVyYXBldXRpYyB1c2U8L2tleXdvcmQ+PGtleXdvcmQ+KkludGVyY2Vs
bHVsYXIgU2lnbmFsaW5nIFBlcHRpZGVzIGFuZCBQcm90ZWluczwva2V5d29yZD48a2V5d29yZD5J
bnRlcmxldWtpbi02L21ldGFib2xpc208L2tleXdvcmQ+PGtleXdvcmQ+TWV0Zm9ybWluL3RoZXJh
cGV1dGljIHVzZTwva2V5d29yZD48a2V5d29yZD5NaW5lcmFsb2NvcnRpY29pZCBSZWNlcHRvciBB
bnRhZ29uaXN0cy90aGVyYXBldXRpYyB1c2U8L2tleXdvcmQ+PGtleXdvcmQ+UG9seWN5c3RpYyBP
dmFyeSBTeW5kcm9tZS8qY29tcGxpY2F0aW9uczwva2V5d29yZD48a2V5d29yZD5Qcm90ZWlucy9t
ZXRhYm9saXNtPC9rZXl3b3JkPjwva2V5d29yZHM+PGRhdGVzPjx5ZWFyPjIwMDQ8L3llYXI+PHB1
Yi1kYXRlcz48ZGF0ZT5BcHI8L2RhdGU+PC9wdWItZGF0ZXM+PC9kYXRlcz48aXNibj4wMDIxLTk3
MlggKFByaW50KSYjeEQ7MDAyMS05NzJ4PC9pc2JuPjxhY2Nlc3Npb24tbnVtPjE1MDcwOTE3PC9h
Y2Nlc3Npb24tbnVtPjx1cmxzPjwvdXJscz48ZWxlY3Ryb25pYy1yZXNvdXJjZS1udW0+MTAuMTIx
MC9qYy4yMDAzLTAzMTI4MTwvZWxlY3Ryb25pYy1yZXNvdXJjZS1udW0+PHJlbW90ZS1kYXRhYmFz
ZS1wcm92aWRlcj5OTE08L3JlbW90ZS1kYXRhYmFzZS1wcm92aWRlcj48bGFuZ3VhZ2U+ZW5nPC9s
YW5ndWFnZT48L3JlY29yZD48L0NpdGU+PENpdGU+PEF1dGhvcj5DaGF6ZW5iYWxrPC9BdXRob3I+
PFllYXI+MjAxMDwvWWVhcj48UmVjTnVtPjMzMDI8L1JlY051bT48cmVjb3JkPjxyZWMtbnVtYmVy
PjMzMDI8L3JlYy1udW1iZXI+PGZvcmVpZ24ta2V5cz48a2V5IGFwcD0iRU4iIGRiLWlkPSJhdHRk
d3JyMDdmdHMwM2VlcHJ1NTkwOWV3ZmF2NTkycnNleHQiIHRpbWVzdGFtcD0iMTQ0NDQwMjEwNiI+
MzMwMjwva2V5PjwvZm9yZWlnbi1rZXlzPjxyZWYtdHlwZSBuYW1lPSJKb3VybmFsIEFydGljbGUi
PjE3PC9yZWYtdHlwZT48Y29udHJpYnV0b3JzPjxhdXRob3JzPjxhdXRob3I+Q2hhemVuYmFsaywg
Ry48L2F1dGhvcj48YXV0aG9yPlRyaXZheCwgQi4gUy48L2F1dGhvcj48YXV0aG9yPllpbGRpeiwg
Qi4gTy48L2F1dGhvcj48YXV0aG9yPkJlcnRvbG90dG8sIEMuPC9hdXRob3I+PGF1dGhvcj5NYXRo
dXIsIFIuPC9hdXRob3I+PGF1dGhvcj5IZW5laWRpLCBTLjwvYXV0aG9yPjxhdXRob3I+QXp6aXos
IFIuPC9hdXRob3I+PC9hdXRob3JzPjwvY29udHJpYnV0b3JzPjxhdXRoLWFkZHJlc3M+RGVwYXJ0
bWVudCBvZiBPYnN0ZXRyaWNzIGFuZCBHeW5lY29sb2d5IGFuZCBDZW50ZXIgZm9yIEFuZHJvZ2Vu
LVJlbGF0ZWQgRGlzb3JkZXJzLCBDZWRhcnMtU2luYWkgTWVkaWNhbCBDZW50ZXIsIDg2MzUgV2Vz
dCBUaGlyZCBTdHJlZXQsIFN1aXRlIDE2MFcsIExvcyBBbmdlbGVzLCBDYWxpZm9ybmlhIDkwMDQ4
LCBVU0EuPC9hdXRoLWFkZHJlc3M+PHRpdGxlcz48dGl0bGU+UmVndWxhdGlvbiBvZiBhZGlwb25l
Y3RpbiBzZWNyZXRpb24gYnkgYWRpcG9jeXRlcyBpbiB0aGUgcG9seWN5c3RpYyBvdmFyeSBzeW5k
cm9tZTogcm9sZSBvZiB0dW1vciBuZWNyb3NpcyBmYWN0b3Ite2FscGhhfT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xhYmJyLTE+VGhlIEpvdXJuYWwgb2YgY2xpbmljYWwg
ZW5kb2NyaW5vbG9neSBhbmQgbWV0YWJvbGlzbTwvYWJici0xPjwvcGVyaW9kaWNhbD48YWx0LXBl
cmlvZGljYWw+PGZ1bGwtdGl0bGU+SiBDbGluIEVuZG9jcmlub2wgTWV0YWI8L2Z1bGwtdGl0bGU+
PGFiYnItMT5UaGUgSm91cm5hbCBvZiBjbGluaWNhbCBlbmRvY3Jpbm9sb2d5IGFuZCBtZXRhYm9s
aXNtPC9hYmJyLTE+PC9hbHQtcGVyaW9kaWNhbD48cGFnZXM+OTM1LTQyPC9wYWdlcz48dm9sdW1l
Pjk1PC92b2x1bWU+PG51bWJlcj4yPC9udW1iZXI+PGVkaXRpb24+MjAxMC8wMS8yMjwvZWRpdGlv
bj48a2V5d29yZHM+PGtleXdvcmQ+QWRpcG9jeXRlcy9kcnVnIGVmZmVjdHMvKnNlY3JldGlvbjwv
a2V5d29yZD48a2V5d29yZD5BZGlwb25lY3Rpbi8qc2VjcmV0aW9uPC9rZXl3b3JkPjxrZXl3b3Jk
PkFkdWx0PC9rZXl3b3JkPjxrZXl3b3JkPkNlbGxzLCBDdWx0dXJlZDwva2V5d29yZD48a2V5d29y
ZD5DaGVtb2tpbmUgQ0NMMi9waGFybWFjb2xvZ3k8L2tleXdvcmQ+PGtleXdvcmQ+RmVtYWxlPC9r
ZXl3b3JkPjxrZXl3b3JkPkh1bWFuczwva2V5d29yZD48a2V5d29yZD5JbnRlcmxldWtpbi02L3Bo
YXJtYWNvbG9neTwva2V5d29yZD48a2V5d29yZD5NYWNyb3BoYWdlcy9waHlzaW9sb2d5PC9rZXl3
b3JkPjxrZXl3b3JkPlBvbHljeXN0aWMgT3ZhcnkgU3luZHJvbWUvKm1ldGFib2xpc208L2tleXdv
cmQ+PGtleXdvcmQ+VHVtb3IgTmVjcm9zaXMgRmFjdG9yLWFscGhhLypwaGFybWFjb2xvZ3k8L2tl
eXdvcmQ+PC9rZXl3b3Jkcz48ZGF0ZXM+PHllYXI+MjAxMDwveWVhcj48cHViLWRhdGVzPjxkYXRl
PkZlYjwvZGF0ZT48L3B1Yi1kYXRlcz48L2RhdGVzPjxpc2JuPjAwMjEtOTcyeDwvaXNibj48YWNj
ZXNzaW9uLW51bT4yMDA4OTYxNjwvYWNjZXNzaW9uLW51bT48dXJscz48L3VybHM+PGN1c3RvbTI+
UG1jMjg0MDg2NTwvY3VzdG9tMj48ZWxlY3Ryb25pYy1yZXNvdXJjZS1udW0+MTAuMTIxMC9qYy4y
MDA5LTExNTg8L2VsZWN0cm9uaWMtcmVzb3VyY2UtbnVtPjxyZW1vdGUtZGF0YWJhc2UtcHJvdmlk
ZXI+TkxNPC9yZW1vdGUtZGF0YWJhc2UtcHJvdmlkZXI+PGxhbmd1YWdlPmVuZzwvbGFuZ3VhZ2U+
PC9yZWNvcmQ+PC9DaXRlPjxDaXRlPjxBdXRob3I+RnVsZ2hlc3U8L0F1dGhvcj48WWVhcj4yMDEx
PC9ZZWFyPjxSZWNOdW0+MzI5NTwvUmVjTnVtPjxyZWNvcmQ+PHJlYy1udW1iZXI+MzI5NTwvcmVj
LW51bWJlcj48Zm9yZWlnbi1rZXlzPjxrZXkgYXBwPSJFTiIgZGItaWQ9ImF0dGR3cnIwN2Z0czAz
ZWVwcnU1OTA5ZXdmYXY1OTJyc2V4dCIgdGltZXN0YW1wPSIxNDQ0NDAyMTA2Ij4zMjk1PC9rZXk+
PC9mb3JlaWduLWtleXM+PHJlZi10eXBlIG5hbWU9IkpvdXJuYWwgQXJ0aWNsZSI+MTc8L3JlZi10
eXBlPjxjb250cmlidXRvcnM+PGF1dGhvcnM+PGF1dGhvcj5GdWxnaGVzdSwgQS4gTS48L2F1dGhv
cj48YXV0aG9yPlNhbm5hLCBGLjwvYXV0aG9yPjxhdXRob3I+VWRhLCBTLjwvYXV0aG9yPjxhdXRo
b3I+TWFnbmluaSwgUi48L2F1dGhvcj48YXV0aG9yPlBvcnRvZ2hlc2UsIEUuPC9hdXRob3I+PGF1
dGhvcj5CYXRldHRhLCBCLjwvYXV0aG9yPjwvYXV0aG9ycz48L2NvbnRyaWJ1dG9ycz48YXV0aC1h
ZGRyZXNzPkRpcGFydGltZW50byBDaGlydXJnaWNvIE1hdGVybm8gSW5mYW50aWxlIGUgZGkgU2Np
ZW56ZSBkZWxsZSBJbW1hZ2luaSwgVW5pdmVyc2l0YSBkaSBDYWdsaWFyaSwgQ2FnbGlhcmksIEl0
YWx5LjwvYXV0aC1hZGRyZXNzPjx0aXRsZXM+PHRpdGxlPklMLTYgc2VydW0gbGV2ZWxzIGFuZCBw
cm9kdWN0aW9uIGlzIHJlbGF0ZWQgdG8gYW4gYWx0ZXJlZCBpbW11bmUgcmVzcG9uc2UgaW4gcG9s
eWN5c3RpYyBvdmFyeSBzeW5kcm9tZSBnaXJscyB3aXRoIGluc3VsaW4gcmVzaXN0YW5jZTwvdGl0
bGU+PHNlY29uZGFyeS10aXRsZT5NZWRpYXRvcnMgSW5mbGFtbTwvc2Vjb25kYXJ5LXRpdGxlPjxh
bHQtdGl0bGU+TWVkaWF0b3JzIG9mIGluZmxhbW1hdGlvbjwvYWx0LXRpdGxlPjwvdGl0bGVzPjxw
ZXJpb2RpY2FsPjxmdWxsLXRpdGxlPk1lZGlhdG9ycyBJbmZsYW1tPC9mdWxsLXRpdGxlPjxhYmJy
LTE+TWVkaWF0b3JzIG9mIGluZmxhbW1hdGlvbjwvYWJici0xPjwvcGVyaW9kaWNhbD48YWx0LXBl
cmlvZGljYWw+PGZ1bGwtdGl0bGU+TWVkaWF0b3JzIEluZmxhbW08L2Z1bGwtdGl0bGU+PGFiYnIt
MT5NZWRpYXRvcnMgb2YgaW5mbGFtbWF0aW9uPC9hYmJyLTE+PC9hbHQtcGVyaW9kaWNhbD48cGFn
ZXM+Mzg5MzE3PC9wYWdlcz48dm9sdW1lPjIwMTE8L3ZvbHVtZT48ZWRpdGlvbj4yMDExLzA1LzA3
PC9lZGl0aW9uPjxrZXl3b3Jkcz48a2V5d29yZD5BZG9sZXNjZW50PC9rZXl3b3JkPjxrZXl3b3Jk
PkJpb2xvZ2ljYWwgTWFya2Vycy9ibG9vZDwva2V5d29yZD48a2V5d29yZD5DaG9sZXN0ZXJvbC9j
aGVtaXN0cnkvbWV0YWJvbGlzbTwva2V5d29yZD48a2V5d29yZD5GZW1hbGU8L2tleXdvcmQ+PGtl
eXdvcmQ+SHVtYW5zPC9rZXl3b3JkPjxrZXl3b3JkPkltbXVuZSBTeXN0ZW0vKnBoeXNpb2xvZ3k8
L2tleXdvcmQ+PGtleXdvcmQ+SW5mbGFtbWF0aW9uL2Jsb29kL2ltbXVub2xvZ3k8L2tleXdvcmQ+
PGtleXdvcmQ+SW5zdWxpbiBSZXNpc3RhbmNlLyppbW11bm9sb2d5PC9rZXl3b3JkPjxrZXl3b3Jk
PkludGVybGV1a2luLTYvKmJpb3N5bnRoZXNpcy8qYmxvb2Q8L2tleXdvcmQ+PGtleXdvcmQ+UG9s
eWN5c3RpYyBPdmFyeSBTeW5kcm9tZS8qYmxvb2QvKmltbXVub2xvZ3k8L2tleXdvcmQ+PGtleXdv
cmQ+WW91bmcgQWR1bHQ8L2tleXdvcmQ+PC9rZXl3b3Jkcz48ZGF0ZXM+PHllYXI+MjAxMTwveWVh
cj48L2RhdGVzPjxpc2JuPjA5NjItOTM1MTwvaXNibj48YWNjZXNzaW9uLW51bT4yMTU0NzI1Njwv
YWNjZXNzaW9uLW51bT48dXJscz48cmVsYXRlZC11cmxzPjx1cmw+aHR0cDovL3d3dy5oaW5kYXdp
LmNvbS9qb3VybmFscy9taS8yMDExLzM4OTMxNy88L3VybD48dXJsPmh0dHA6Ly93d3cubmNiaS5u
bG0ubmloLmdvdi9wbWMvYXJ0aWNsZXMvUE1DMzA4NjI4Ni9wZGYvTUkyMDExLTM4OTMxNy5wZGY8
L3VybD48L3JlbGF0ZWQtdXJscz48L3VybHM+PGN1c3RvbTI+UG1jMzA4NjI4NjwvY3VzdG9tMj48
ZWxlY3Ryb25pYy1yZXNvdXJjZS1udW0+MTAuMTE1NS8yMDExLzM4OTMxNzwvZWxlY3Ryb25pYy1y
ZXNvdXJjZS1udW0+PHJlbW90ZS1kYXRhYmFzZS1wcm92aWRlcj5OTE08L3JlbW90ZS1kYXRhYmFz
ZS1wcm92aWRlcj48bGFuZ3VhZ2U+ZW5nPC9sYW5ndWFnZT48L3JlY29yZD48L0NpdGU+PENpdGU+
PEF1dGhvcj5TdmVuZHNlbjwvQXV0aG9yPjxZZWFyPjIwMTI8L1llYXI+PFJlY051bT4zMjg2PC9S
ZWNOdW0+PHJlY29yZD48cmVjLW51bWJlcj4zMjg2PC9yZWMtbnVtYmVyPjxmb3JlaWduLWtleXM+
PGtleSBhcHA9IkVOIiBkYi1pZD0iYXR0ZHdycjA3ZnRzMDNlZXBydTU5MDlld2ZhdjU5MnJzZXh0
IiB0aW1lc3RhbXA9IjE0NDQ0MDIxMDYiPjMyODY8L2tleT48L2ZvcmVpZ24ta2V5cz48cmVmLXR5
cGUgbmFtZT0iSm91cm5hbCBBcnRpY2xlIj4xNzwvcmVmLXR5cGU+PGNvbnRyaWJ1dG9ycz48YXV0
aG9ycz48YXV0aG9yPlN2ZW5kc2VuLCBQLiBGLjwvYXV0aG9yPjxhdXRob3I+Q2hyaXN0aWFuc2Vu
LCBNLjwvYXV0aG9yPjxhdXRob3I+SGVkbGV5LCBQLiBMLjwvYXV0aG9yPjxhdXRob3I+TmlsYXMs
IEwuPC9hdXRob3I+PGF1dGhvcj5QZWRlcnNlbiwgUy4gQi48L2F1dGhvcj48YXV0aG9yPk1hZHNi
YWQsIFMuPC9hdXRob3I+PC9hdXRob3JzPjwvY29udHJpYnV0b3JzPjxhdXRoLWFkZHJlc3M+RGVw
YXJ0bWVudCBvZiBPYnN0ZXRyaWNzIGFuZCBHeW5hZWNvbG9neSwgQ29wZW5oYWdlbiBVbml2ZXJz
aXR5LCBIdmlkb3ZyZSwgRGVubWFyay4gcGVybmlsbGVmc3ZlbmRzZW5AaG90bWFpbC5jb208L2F1
dGgtYWRkcmVzcz48dGl0bGVzPjx0aXRsZT5BZGlwb3NlIGV4cHJlc3Npb24gb2YgYWRpcG9jeXRv
a2luZXMgaW4gd29tZW4gd2l0aCBwb2x5Y3lzdGljIG92YXJ5IHN5bmRyb21lPC90aXRsZT48c2Vj
b25kYXJ5LXRpdGxlPkZlcnRpbCBTdGVyaWw8L3NlY29uZGFyeS10aXRsZT48YWx0LXRpdGxlPkZl
cnRpbGl0eSBhbmQgc3RlcmlsaXR5PC9hbHQtdGl0bGU+PC90aXRsZXM+PHBlcmlvZGljYWw+PGZ1
bGwtdGl0bGU+RmVydGlsIFN0ZXJpbDwvZnVsbC10aXRsZT48YWJici0xPkZlcnRpbGl0eSBhbmQg
c3RlcmlsaXR5PC9hYmJyLTE+PC9wZXJpb2RpY2FsPjxhbHQtcGVyaW9kaWNhbD48ZnVsbC10aXRs
ZT5GZXJ0aWwgU3RlcmlsPC9mdWxsLXRpdGxlPjxhYmJyLTE+RmVydGlsaXR5IGFuZCBzdGVyaWxp
dHk8L2FiYnItMT48L2FsdC1wZXJpb2RpY2FsPjxwYWdlcz4yMzUtNDE8L3BhZ2VzPjx2b2x1bWU+
OTg8L3ZvbHVtZT48bnVtYmVyPjE8L251bWJlcj48ZWRpdGlvbj4yMDEyLzA1LzIzPC9lZGl0aW9u
PjxrZXl3b3Jkcz48a2V5d29yZD5BZGlwb2tpbmVzLypnZW5ldGljcy9tZXRhYm9saXNtPC9rZXl3
b3JkPjxrZXl3b3JkPkFkaXBvbmVjdGluL2Jsb29kL2dlbmV0aWNzL21ldGFib2xpc208L2tleXdv
cmQ+PGtleXdvcmQ+QWRpcG9zZSBUaXNzdWUvKm1ldGFib2xpc20vcGF0aG9sb2d5PC9rZXl3b3Jk
PjxrZXl3b3JkPkFkdWx0PC9rZXl3b3JkPjxrZXl3b3JkPkNhc2UtQ29udHJvbCBTdHVkaWVzPC9r
ZXl3b3JkPjxrZXl3b3JkPkNyb3NzLVNlY3Rpb25hbCBTdHVkaWVzPC9rZXl3b3JkPjxrZXl3b3Jk
PkN5dG9raW5lcy9ibG9vZDwva2V5d29yZD48a2V5d29yZD5GZW1hbGU8L2tleXdvcmQ+PGtleXdv
cmQ+R2VuZSBFeHByZXNzaW9uPC9rZXl3b3JkPjxrZXl3b3JkPkh1bWFuczwva2V5d29yZD48a2V5
d29yZD5JbnRlcmxldWtpbi02L2Jsb29kL2dlbmV0aWNzL21ldGFib2xpc208L2tleXdvcmQ+PGtl
eXdvcmQ+TGVwdGluL2Jsb29kL2dlbmV0aWNzL21ldGFib2xpc208L2tleXdvcmQ+PGtleXdvcmQ+
Tmljb3RpbmFtaWRlIFBob3NwaG9yaWJvc3lsdHJhbnNmZXJhc2UvYmxvb2Q8L2tleXdvcmQ+PGtl
eXdvcmQ+T2Jlc2l0eS9jb21wbGljYXRpb25zL2dlbmV0aWNzL21ldGFib2xpc208L2tleXdvcmQ+
PGtleXdvcmQ+UG9seWN5c3RpYyBPdmFyeSBTeW5kcm9tZS9ibG9vZC9jb21wbGljYXRpb25zLypn
ZW5ldGljcy9tZXRhYm9saXNtPC9rZXl3b3JkPjxrZXl3b3JkPlJOQSwgTWVzc2VuZ2VyL2dlbmV0
aWNzPC9rZXl3b3JkPjxrZXl3b3JkPlJlc2lzdGluL2Jsb29kPC9rZXl3b3JkPjxrZXl3b3JkPlRo
aW5uZXNzL2NvbXBsaWNhdGlvbnMvZ2VuZXRpY3MvbWV0YWJvbGlzbTwva2V5d29yZD48a2V5d29y
ZD5UdW1vciBOZWNyb3NpcyBGYWN0b3ItYWxwaGEvYmxvb2Q8L2tleXdvcmQ+PC9rZXl3b3Jkcz48
ZGF0ZXM+PHllYXI+MjAxMjwveWVhcj48cHViLWRhdGVzPjxkYXRlPkp1bDwvZGF0ZT48L3B1Yi1k
YXRlcz48L2RhdGVzPjxpc2JuPjAwMTUtMDI4MjwvaXNibj48YWNjZXNzaW9uLW51bT4yMjYwNzg5
MjwvYWNjZXNzaW9uLW51bT48dXJscz48cmVsYXRlZC11cmxzPjx1cmw+aHR0cDovL3d3dy5mZXJ0
c3RlcnQub3JnL2FydGljbGUvUzAwMTUtMDI4MigxMikwMDM5NC05L2Fic3RyYWN0PC91cmw+PHVy
bD5odHRwOi8vd3d3LmZlcnRzdGVydC5vcmcvYXJ0aWNsZS9TMDAxNS0wMjgyKDEyKTAwMzk0LTkv
cGRmPC91cmw+PC9yZWxhdGVkLXVybHM+PC91cmxzPjxlbGVjdHJvbmljLXJlc291cmNlLW51bT4x
MC4xMDE2L2ouZmVydG5zdGVydC4yMDEyLjAzLjA1NjwvZWxlY3Ryb25pYy1yZXNvdXJjZS1udW0+
PHJlbW90ZS1kYXRhYmFzZS1wcm92aWRlcj5OTE08L3JlbW90ZS1kYXRhYmFzZS1wcm92aWRlcj48
bGFuZ3VhZ2U+ZW5nPC9sYW5ndWFnZT48L3JlY29yZD48L0NpdGU+PENpdGU+PEF1dGhvcj5SZXkt
Um9sZGFuPC9BdXRob3I+PFllYXI+MjAxMzwvWWVhcj48UmVjTnVtPjMyODI8L1JlY051bT48cmVj
b3JkPjxyZWMtbnVtYmVyPjMyODI8L3JlYy1udW1iZXI+PGZvcmVpZ24ta2V5cz48a2V5IGFwcD0i
RU4iIGRiLWlkPSJhdHRkd3JyMDdmdHMwM2VlcHJ1NTkwOWV3ZmF2NTkycnNleHQiIHRpbWVzdGFt
cD0iMTQ0NDQwMjEwNiI+MzI4Mjwva2V5PjwvZm9yZWlnbi1rZXlzPjxyZWYtdHlwZSBuYW1lPSJK
b3VybmFsIEFydGljbGUiPjE3PC9yZWYtdHlwZT48Y29udHJpYnV0b3JzPjxhdXRob3JzPjxhdXRo
b3I+UmV5LVJvbGRhbiwgRS48L2F1dGhvcj48YXV0aG9yPlBlcmV6IExhbmEsIE0uIEIuPC9hdXRo
b3I+PGF1dGhvcj5HYWxsdXp6bywgTC48L2F1dGhvcj48YXV0aG9yPkJsYW5jbywgRy48L2F1dGhv
cj48YXV0aG9yPk9uZXR0bywgQy48L2F1dGhvcj48YXV0aG9yPlN0cmFtaW5za3ksIFYuPC9hdXRo
b3I+PGF1dGhvcj5Ob2x0aW5nLCBNLiBQLjwvYXV0aG9yPjwvYXV0aG9ycz48L2NvbnRyaWJ1dG9y
cz48YXV0aC1hZGRyZXNzPkRyIFJBIE1hcmduaSwgSHVtb3JhbCBJbW11bml0eSBTdHVkaWVzIElu
c3RpdHV0ZSwgU2Nob29sIG9mIFBoYXJtYWN5IGFuZCBCaW9jaGVtaXN0cnksIFVuaXZlcnNpdHkg
b2YgQnVlbm9zIEFpcmVzLCBCdWVub3MgQWlyZXMsIEFyZ2VudGluYS48L2F1dGgtYWRkcmVzcz48
dGl0bGVzPjx0aXRsZT5JcyB0aGUgcG9seWN5c3RpYyBvdmFyeSBzeW5kcm9tZSB0aGUgY2F1c2F0
aXZlIG9mIHRoZSBpbmNyZWFzZSBpbiBpbmZsYW1tYXRvcnkgbWFya2VycyBhbmQgbWV0YWJvbGlj
IHJpc2s/PC90aXRsZT48c2Vjb25kYXJ5LXRpdGxlPkd5bmVjb2wgRW5kb2NyaW5vbDwvc2Vjb25k
YXJ5LXRpdGxlPjxhbHQtdGl0bGU+R3luZWNvbG9naWNhbCBlbmRvY3Jpbm9sb2d5IDogdGhlIG9m
ZmljaWFsIGpvdXJuYWwgb2YgdGhlIEludGVybmF0aW9uYWwgU29jaWV0eSBvZiBHeW5lY29sb2dp
Y2FsIEVuZG9jcmlub2xvZ3k8L2FsdC10aXRsZT48L3RpdGxlcz48cGVyaW9kaWNhbD48ZnVsbC10
aXRsZT5HeW5lY29sIEVuZG9jcmlub2w8L2Z1bGwtdGl0bGU+PGFiYnItMT5HeW5lY29sb2dpY2Fs
IGVuZG9jcmlub2xvZ3kgOiB0aGUgb2ZmaWNpYWwgam91cm5hbCBvZiB0aGUgSW50ZXJuYXRpb25h
bCBTb2NpZXR5IG9mIEd5bmVjb2xvZ2ljYWwgRW5kb2NyaW5vbG9neTwvYWJici0xPjwvcGVyaW9k
aWNhbD48YWx0LXBlcmlvZGljYWw+PGZ1bGwtdGl0bGU+R3luZWNvbCBFbmRvY3Jpbm9sPC9mdWxs
LXRpdGxlPjxhYmJyLTE+R3luZWNvbG9naWNhbCBlbmRvY3Jpbm9sb2d5IDogdGhlIG9mZmljaWFs
IGpvdXJuYWwgb2YgdGhlIEludGVybmF0aW9uYWwgU29jaWV0eSBvZiBHeW5lY29sb2dpY2FsIEVu
ZG9jcmlub2xvZ3k8L2FiYnItMT48L2FsdC1wZXJpb2RpY2FsPjxwYWdlcz4xNDEtNDwvcGFnZXM+
PHZvbHVtZT4yOTwvdm9sdW1lPjxudW1iZXI+MjwvbnVtYmVyPjxlZGl0aW9uPjIwMTIvMTEvMDM8
L2VkaXRpb24+PGtleXdvcmRzPjxrZXl3b3JkPkFkdWx0PC9rZXl3b3JkPjxrZXl3b3JkPkFyZ2Vu
dGluYS9lcGlkZW1pb2xvZ3k8L2tleXdvcmQ+PGtleXdvcmQ+QmlvbG9naWNhbCBNYXJrZXJzL2Js
b29kPC9rZXl3b3JkPjxrZXl3b3JkPkJvZHkgTWFzcyBJbmRleDwva2V5d29yZD48a2V5d29yZD5D
LVJlYWN0aXZlIFByb3RlaW4vKmFuYWx5c2lzPC9rZXl3b3JkPjxrZXl3b3JkPkNhc2UtQ29udHJv
bCBTdHVkaWVzPC9rZXl3b3JkPjxrZXl3b3JkPkNvaG9ydCBTdHVkaWVzPC9rZXl3b3JkPjxrZXl3
b3JkPkZlbWFsZTwva2V5d29yZD48a2V5d29yZD5IdW1hbnM8L2tleXdvcmQ+PGtleXdvcmQ+SHlw
ZXJhbmRyb2dlbmlzbS9jb21wbGljYXRpb25zPC9rZXl3b3JkPjxrZXl3b3JkPipJbnN1bGluIFJl
c2lzdGFuY2U8L2tleXdvcmQ+PGtleXdvcmQ+SW50ZXJsZXVraW4tMWJldGEvYmxvb2Q8L2tleXdv
cmQ+PGtleXdvcmQ+SW50ZXJsZXVraW4tNi9ibG9vZDwva2V5d29yZD48a2V5d29yZD5NZXRhYm9s
aWMgU3luZHJvbWUgWC9jb21wbGljYXRpb25zL2VwaWRlbWlvbG9neS8qZXRpb2xvZ3k8L2tleXdv
cmQ+PGtleXdvcmQ+T2Jlc2l0eS9jb21wbGljYXRpb25zLypwaHlzaW9wYXRob2xvZ3k8L2tleXdv
cmQ+PGtleXdvcmQ+UG9seWN5c3RpYyBPdmFyeSBTeW5kcm9tZS9ibG9vZC9jb21wbGljYXRpb25z
L2ltbXVub2xvZ3kvKnBoeXNpb3BhdGhvbG9neTwva2V5d29yZD48a2V5d29yZD5SaXNrPC9rZXl3
b3JkPjxrZXl3b3JkPlNleCBIb3Jtb25lLUJpbmRpbmcgR2xvYnVsaW4vYW5hbHlzaXM8L2tleXdv
cmQ+PGtleXdvcmQ+VGVzdG9zdGVyb25lL2Jsb29kPC9rZXl3b3JkPjxrZXl3b3JkPipVcC1SZWd1
bGF0aW9uPC9rZXl3b3JkPjxrZXl3b3JkPllvdW5nIEFkdWx0PC9rZXl3b3JkPjwva2V5d29yZHM+
PGRhdGVzPjx5ZWFyPjIwMTM8L3llYXI+PHB1Yi1kYXRlcz48ZGF0ZT5GZWI8L2RhdGU+PC9wdWIt
ZGF0ZXM+PC9kYXRlcz48aXNibj4wOTUxLTM1OTA8L2lzYm4+PGFjY2Vzc2lvbi1udW0+MjMxMTYx
OTY8L2FjY2Vzc2lvbi1udW0+PHVybHM+PC91cmxzPjxlbGVjdHJvbmljLXJlc291cmNlLW51bT4x
MC4zMTA5LzA5NTEzNTkwLjIwMTIuNzMwNTgxPC9lbGVjdHJvbmljLXJlc291cmNlLW51bT48cmVt
b3RlLWRhdGFiYXNlLXByb3ZpZGVyPk5MTTwvcmVtb3RlLWRhdGFiYXNlLXByb3ZpZGVyPjxsYW5n
dWFnZT5lbmc8L2xhbmd1YWdlPjwvcmVjb3JkPjwvQ2l0ZT48Q2l0ZT48QXV0aG9yPkdvbnrDoWxl
ejwvQXV0aG9yPjxZZWFyPjIwMTQ8L1llYXI+PFJlY051bT4zMzQzPC9SZWNOdW0+PHJlY29yZD48
cmVjLW51bWJlcj4zMzQzPC9yZWMtbnVtYmVyPjxmb3JlaWduLWtleXM+PGtleSBhcHA9IkVOIiBk
Yi1pZD0iYXR0ZHdycjA3ZnRzMDNlZXBydTU5MDlld2ZhdjU5MnJzZXh0IiB0aW1lc3RhbXA9IjE0
NDQ0OTU4MzEiPjMzNDM8L2tleT48L2ZvcmVpZ24ta2V5cz48cmVmLXR5cGUgbmFtZT0iSm91cm5h
bCBBcnRpY2xlIj4xNzwvcmVmLXR5cGU+PGNvbnRyaWJ1dG9ycz48YXV0aG9ycz48YXV0aG9yPkdv
bnrDoWxleiwgRnJhbms8L2F1dGhvcj48YXV0aG9yPktpcndhbiwgSm9obiBQPC9hdXRob3I+PGF1
dGhvcj5Sb3RlLCBOZWFsIFM8L2F1dGhvcj48YXV0aG9yPk1pbml1bSwgSnVkaTwvYXV0aG9yPjwv
YXV0aG9ycz48L2NvbnRyaWJ1dG9ycz48dGl0bGVzPjx0aXRsZT5FdmlkZW5jZSBvZiBtb25vbnVj
bGVhciBjZWxsIHByZWFjdGl2YXRpb24gaW4gdGhlIGZhc3Rpbmcgc3RhdGUgaW4gcG9seWN5c3Rp
YyBvdmFyeSBzeW5kcm9tZTwvdGl0bGU+PHNlY29uZGFyeS10aXRsZT5BbWVyaWNhbiBqb3VybmFs
IG9mIG9ic3RldHJpY3MgYW5kIGd5bmVjb2xvZ3k8L3NlY29uZGFyeS10aXRsZT48L3RpdGxlcz48
cGVyaW9kaWNhbD48ZnVsbC10aXRsZT5BbSBKIE9ic3RldCBHeW5lY29sPC9mdWxsLXRpdGxlPjxh
YmJyLTE+QW1lcmljYW4gam91cm5hbCBvZiBvYnN0ZXRyaWNzIGFuZCBneW5lY29sb2d5PC9hYmJy
LTE+PC9wZXJpb2RpY2FsPjxwYWdlcz42MzUuIGUxLTYzNS4gZTc8L3BhZ2VzPjx2b2x1bWU+MjEx
PC92b2x1bWU+PG51bWJlcj42PC9udW1iZXI+PGRhdGVzPjx5ZWFyPjIwMTQ8L3llYXI+PC9kYXRl
cz48aXNibj4wMDAyLTkzNzg8L2lzYm4+PHVybHM+PC91cmxzPjwvcmVjb3JkPjwvQ2l0ZT48Q2l0
ZT48QXV0aG9yPktuZWJlbDwvQXV0aG9yPjxZZWFyPjIwMDg8L1llYXI+PFJlY051bT4zMjM3PC9S
ZWNOdW0+PHJlY29yZD48cmVjLW51bWJlcj4zMjM3PC9yZWMtbnVtYmVyPjxmb3JlaWduLWtleXM+
PGtleSBhcHA9IkVOIiBkYi1pZD0iYXR0ZHdycjA3ZnRzMDNlZXBydTU5MDlld2ZhdjU5MnJzZXh0
IiB0aW1lc3RhbXA9IjE0NDQ0MDE4NDUiPjMyMzc8L2tleT48L2ZvcmVpZ24ta2V5cz48cmVmLXR5
cGUgbmFtZT0iSm91cm5hbCBBcnRpY2xlIj4xNzwvcmVmLXR5cGU+PGNvbnRyaWJ1dG9ycz48YXV0
aG9ycz48YXV0aG9yPktuZWJlbCwgQi48L2F1dGhvcj48YXV0aG9yPkphbnNzZW4sIE8uIEUuPC9h
dXRob3I+PGF1dGhvcj5IYWhuLCBTLjwvYXV0aG9yPjxhdXRob3I+SmFjb2IsIFMuPC9hdXRob3I+
PGF1dGhvcj5HbGVpY2gsIEouPC9hdXRob3I+PGF1dGhvcj5Lb3R6a2EsIEouPC9hdXRob3I+PGF1
dGhvcj5NdWxsZXItV2llbGFuZCwgRC48L2F1dGhvcj48L2F1dGhvcnM+PC9jb250cmlidXRvcnM+
PGF1dGgtYWRkcmVzcz5JbnN0aXR1dGUgb2YgQ2xpbmljYWwgQmlvY2hlbWlzdHJ5IGFuZCBQYXRo
b2Jpb2NoZW1pc3RyeSwgSGVpbnJpY2gtSGVpbmUtVW5pdmVyc2l0eSBEdWVzc2VsZG9yZiwgTGVp
Ym5peiwgR2VybWFueS48L2F1dGgtYWRkcmVzcz48dGl0bGVzPjx0aXRsZT5JbmNyZWFzZWQgbG93
IGdyYWRlIGluZmxhbW1hdG9yeSBzZXJ1bSBtYXJrZXJzIGluIHBhdGllbnRzIHdpdGggUG9seWN5
c3RpYyBvdmFyeSBzeW5kcm9tZSAoUENPUykgYW5kIHRoZWlyIHJlbGF0aW9uc2hpcCB0byBQUEFS
Z2FtbWEgZ2VuZSB2YXJpYW50czwvdGl0bGU+PHNlY29uZGFyeS10aXRsZT5FeHAgQ2xpbiBFbmRv
Y3Jpbm9sIERpYWJldGVzPC9zZWNvbmRhcnktdGl0bGU+PGFsdC10aXRsZT5FeHBlcmltZW50YWwg
YW5kIGNsaW5pY2FsIGVuZG9jcmlub2xvZ3kgJmFtcDsgZGlhYmV0ZXMgOiBvZmZpY2lhbCBqb3Vy
bmFsLCBHZXJtYW4gU29jaWV0eSBvZiBFbmRvY3Jpbm9sb2d5IFthbmRdIEdlcm1hbiBEaWFiZXRl
cyBBc3NvY2lhdGlvbjwvYWx0LXRpdGxlPjwvdGl0bGVzPjxwZXJpb2RpY2FsPjxmdWxsLXRpdGxl
PkV4cCBDbGluIEVuZG9jcmlub2wgRGlhYmV0ZXM8L2Z1bGwtdGl0bGU+PGFiYnItMT5FeHBlcmlt
ZW50YWwgYW5kIGNsaW5pY2FsIGVuZG9jcmlub2xvZ3kgJmFtcDsgZGlhYmV0ZXMgOiBvZmZpY2lh
bCBqb3VybmFsLCBHZXJtYW4gU29jaWV0eSBvZiBFbmRvY3Jpbm9sb2d5IFthbmRdIEdlcm1hbiBE
aWFiZXRlcyBBc3NvY2lhdGlvbjwvYWJici0xPjwvcGVyaW9kaWNhbD48YWx0LXBlcmlvZGljYWw+
PGZ1bGwtdGl0bGU+RXhwIENsaW4gRW5kb2NyaW5vbCBEaWFiZXRlczwvZnVsbC10aXRsZT48YWJi
ci0xPkV4cGVyaW1lbnRhbCBhbmQgY2xpbmljYWwgZW5kb2NyaW5vbG9neSAmYW1wOyBkaWFiZXRl
cyA6IG9mZmljaWFsIGpvdXJuYWwsIEdlcm1hbiBTb2NpZXR5IG9mIEVuZG9jcmlub2xvZ3kgW2Fu
ZF0gR2VybWFuIERpYWJldGVzIEFzc29jaWF0aW9uPC9hYmJyLTE+PC9hbHQtcGVyaW9kaWNhbD48
cGFnZXM+NDgxLTY8L3BhZ2VzPjx2b2x1bWU+MTE2PC92b2x1bWU+PG51bWJlcj44PC9udW1iZXI+
PGVkaXRpb24+MjAwOC8wOC8wNjwvZWRpdGlvbj48a2V5d29yZHM+PGtleXdvcmQ+QWR1bHQ8L2tl
eXdvcmQ+PGtleXdvcmQ+QmlvbG9naWNhbCBNYXJrZXJzL2Jsb29kPC9rZXl3b3JkPjxrZXl3b3Jk
PkJsb29kIEdsdWNvc2UvbWV0YWJvbGlzbTwva2V5d29yZD48a2V5d29yZD5DaG9sZXN0ZXJvbC9i
bG9vZDwva2V5d29yZD48a2V5d29yZD5DeXRva2luZXMvYmxvb2Q8L2tleXdvcmQ+PGtleXdvcmQ+
RmVtYWxlPC9rZXl3b3JkPjxrZXl3b3JkPkdlbmUgRnJlcXVlbmN5PC9rZXl3b3JkPjxrZXl3b3Jk
PipHZW5ldGljIFZhcmlhdGlvbjwva2V5d29yZD48a2V5d29yZD5IZW1vZ2xvYmluIEEsIEdseWNv
c3lsYXRlZC9tZXRhYm9saXNtPC9rZXl3b3JkPjxrZXl3b3JkPkh1bWFuczwva2V5d29yZD48a2V5
d29yZD5JbmZsYW1tYXRpb24vKmJsb29kL2V0aW9sb2d5L2dlbmV0aWNzPC9rZXl3b3JkPjxrZXl3
b3JkPlBQQVIgZ2FtbWEvKmdlbmV0aWNzPC9rZXl3b3JkPjxrZXl3b3JkPlBvbHljeXN0aWMgT3Zh
cnkgU3luZHJvbWUvKmJsb29kLypnZW5ldGljczwva2V5d29yZD48L2tleXdvcmRzPjxkYXRlcz48
eWVhcj4yMDA4PC95ZWFyPjxwdWItZGF0ZXM+PGRhdGU+QXVnPC9kYXRlPjwvcHViLWRhdGVzPjwv
ZGF0ZXM+PGlzYm4+MDk0Ny03MzQ5IChQcmludCkmI3hEOzA5NDctNzM0OTwvaXNibj48YWNjZXNz
aW9uLW51bT4xODY4MDA3MzwvYWNjZXNzaW9uLW51bT48dXJscz48L3VybHM+PGVsZWN0cm9uaWMt
cmVzb3VyY2UtbnVtPjEwLjEwNTUvcy0yMDA4LTEwNTgwODU8L2VsZWN0cm9uaWMtcmVzb3VyY2Ut
bnVtPjxyZW1vdGUtZGF0YWJhc2UtcHJvdmlkZXI+TkxNPC9yZW1vdGUtZGF0YWJhc2UtcHJvdmlk
ZXI+PGxhbmd1YWdlPmVuZzwvbGFuZ3VhZ2U+PC9yZWNvcmQ+PC9DaXRlPjxDaXRlPjxBdXRob3I+
QW1hdG88L0F1dGhvcj48WWVhcj4yMDAzPC9ZZWFyPjxSZWNOdW0+MzM0MDwvUmVjTnVtPjxyZWNv
cmQ+PHJlYy1udW1iZXI+MzM0MDwvcmVjLW51bWJlcj48Zm9yZWlnbi1rZXlzPjxrZXkgYXBwPSJF
TiIgZGItaWQ9ImF0dGR3cnIwN2Z0czAzZWVwcnU1OTA5ZXdmYXY1OTJyc2V4dCIgdGltZXN0YW1w
PSIxNDQ0NDAyMTA2Ij4zMzQwPC9rZXk+PC9mb3JlaWduLWtleXM+PHJlZi10eXBlIG5hbWU9Ikpv
dXJuYWwgQXJ0aWNsZSI+MTc8L3JlZi10eXBlPjxjb250cmlidXRvcnM+PGF1dGhvcnM+PGF1dGhv
cj5BbWF0bywgRy48L2F1dGhvcj48YXV0aG9yPkNvbnRlLCBNLjwvYXV0aG9yPjxhdXRob3I+TWF6
emlvdHRpLCBHLjwvYXV0aG9yPjxhdXRob3I+TGFsbGksIEUuPC9hdXRob3I+PGF1dGhvcj5WaXRv
bG8sIEcuPC9hdXRob3I+PGF1dGhvcj5UdWNrZXIsIEEuIFQuPC9hdXRob3I+PGF1dGhvcj5CZWxs
YXN0ZWxsYSwgQS48L2F1dGhvcj48YXV0aG9yPkNhcmVsbGEsIEMuPC9hdXRob3I+PGF1dGhvcj5J
enpvLCBBLjwvYXV0aG9yPjwvYXV0aG9ycz48L2NvbnRyaWJ1dG9ycz48YXV0aC1hZGRyZXNzPklu
c3RpdHV0ZSBvZiBFbmRvY3Jpbm9sb2d5LCAybmQgVW5pdmVyc2l0eSBvZiBOYXBsZXMsIE5hcGxl
cywgSXRhbHkuIGdpb3Zhbm5pLmFtYXRvQHVuaW5hMi5pdDwvYXV0aC1hZGRyZXNzPjx0aXRsZXM+
PHRpdGxlPlNlcnVtIGFuZCBmb2xsaWN1bGFyIGZsdWlkIGN5dG9raW5lcyBpbiBwb2x5Y3lzdGlj
IG92YXJ5IHN5bmRyb21lIGR1cmluZyBzdGltdWxhdGVkIGN5Y2xlczwvdGl0bGU+PHNlY29uZGFy
eS10aXRsZT5PYnN0ZXQgR3luZWNvbDwvc2Vjb25kYXJ5LXRpdGxlPjxhbHQtdGl0bGU+T2JzdGV0
cmljcyBhbmQgZ3luZWNvbG9neTwvYWx0LXRpdGxlPjwvdGl0bGVzPjxwZXJpb2RpY2FsPjxmdWxs
LXRpdGxlPk9ic3RldCBHeW5lY29sPC9mdWxsLXRpdGxlPjxhYmJyLTE+T2JzdGV0cmljcyBhbmQg
Z3luZWNvbG9neTwvYWJici0xPjwvcGVyaW9kaWNhbD48YWx0LXBlcmlvZGljYWw+PGZ1bGwtdGl0
bGU+T2JzdGV0IEd5bmVjb2w8L2Z1bGwtdGl0bGU+PGFiYnItMT5PYnN0ZXRyaWNzIGFuZCBneW5l
Y29sb2d5PC9hYmJyLTE+PC9hbHQtcGVyaW9kaWNhbD48cGFnZXM+MTE3Ny04MjwvcGFnZXM+PHZv
bHVtZT4xMDE8L3ZvbHVtZT48bnVtYmVyPjY8L251bWJlcj48ZWRpdGlvbj4yMDAzLzA2LzEyPC9l
ZGl0aW9uPjxrZXl3b3Jkcz48a2V5d29yZD5DYXNlLUNvbnRyb2wgU3R1ZGllczwva2V5d29yZD48
a2V5d29yZD5Fc3RyYWRpb2wvYW5hbHlzaXM8L2tleXdvcmQ+PGtleXdvcmQ+RmVtYWxlPC9rZXl3
b3JkPjxrZXl3b3JkPkZlcnRpbGl6YXRpb24gaW4gVml0cm88L2tleXdvcmQ+PGtleXdvcmQ+Rm9s
bGljdWxhciBGbHVpZC8qY2hlbWlzdHJ5PC9rZXl3b3JkPjxrZXl3b3JkPkh1bWFuczwva2V5d29y
ZD48a2V5d29yZD5JbmZlcnRpbGl0eSwgRmVtYWxlL2Jsb29kL2V0aW9sb2d5L2ltbXVub2xvZ3k8
L2tleXdvcmQ+PGtleXdvcmQ+SW50ZXJsZXVraW4tNi8qYW5hbHlzaXMvYmxvb2Q8L2tleXdvcmQ+
PGtleXdvcmQ+T3Z1bGF0aW9uIEluZHVjdGlvbjwva2V5d29yZD48a2V5d29yZD5Qb2x5Y3lzdGlj
IE92YXJ5IFN5bmRyb21lL2Jsb29kL2NvbXBsaWNhdGlvbnMvKmltbXVub2xvZ3k8L2tleXdvcmQ+
PGtleXdvcmQ+VHVtb3IgTmVjcm9zaXMgRmFjdG9yLWFscGhhLyphbmFseXNpczwva2V5d29yZD48
L2tleXdvcmRzPjxkYXRlcz48eWVhcj4yMDAzPC95ZWFyPjxwdWItZGF0ZXM+PGRhdGU+SnVuPC9k
YXRlPjwvcHViLWRhdGVzPjwvZGF0ZXM+PGlzYm4+MDAyOS03ODQ0IChQcmludCkmI3hEOzAwMjkt
Nzg0NDwvaXNibj48YWNjZXNzaW9uLW51bT4xMjc5ODUyMjwvYWNjZXNzaW9uLW51bT48dXJscz48
L3VybHM+PHJlbW90ZS1kYXRhYmFzZS1wcm92aWRlcj5OTE08L3JlbW90ZS1kYXRhYmFzZS1wcm92
aWRlcj48bGFuZ3VhZ2U+ZW5nPC9sYW5ndWFnZT48L3JlY29yZD48L0NpdGU+PENpdGU+PEF1dGhv
cj5LdWN1azwvQXV0aG9yPjxZZWFyPjIwMTQ8L1llYXI+PFJlY051bT4zMjczPC9SZWNOdW0+PHJl
Y29yZD48cmVjLW51bWJlcj4zMjczPC9yZWMtbnVtYmVyPjxmb3JlaWduLWtleXM+PGtleSBhcHA9
IkVOIiBkYi1pZD0iYXR0ZHdycjA3ZnRzMDNlZXBydTU5MDlld2ZhdjU5MnJzZXh0IiB0aW1lc3Rh
bXA9IjE0NDQ0MDIxMDYiPjMyNzM8L2tleT48L2ZvcmVpZ24ta2V5cz48cmVmLXR5cGUgbmFtZT0i
Sm91cm5hbCBBcnRpY2xlIj4xNzwvcmVmLXR5cGU+PGNvbnRyaWJ1dG9ycz48YXV0aG9ycz48YXV0
aG9yPkt1Y3VrLCBNLjwvYXV0aG9yPjxhdXRob3I+QWx0aW5rYXlhLCBTLiBPLjwvYXV0aG9yPjxh
dXRob3I+TmVyZ2l6LCBTLjwvYXV0aG9yPjxhdXRob3I+U2V6ZXIsIFMuIEQuPC9hdXRob3I+PGF1
dGhvcj5ZdWtzZWwsIEguPC9hdXRob3I+PGF1dGhvcj5CYWdsaSwgSS48L2F1dGhvcj48YXV0aG9y
PllpbGRpeiwgRy48L2F1dGhvcj48L2F1dGhvcnM+PC9jb250cmlidXRvcnM+PGF1dGgtYWRkcmVz
cz5EZXBhcnRtZW50IG9mIEd5bmVjb2xvZ3kgYW5kIE9ic3RldHJpY3MsIEZhY3VsdHkgb2YgTWVk
aWNpbmUsIE11Z2xhIFNpdGtpIEtvY21hbiBVbml2ZXJzaXR5ICwgTXVnbGEgLCBUdXJrZXkgLjwv
YXV0aC1hZGRyZXNzPjx0aXRsZXM+PHRpdGxlPkludGVybGV1a2luLTYgbGV2ZWxzIGluIHJlbGF0
aW9uIHdpdGggaG9ybW9uYWwgYW5kIG1ldGFib2xpYyBwcm9maWxlIGluIHBhdGllbnRzIHdpdGgg
cG9seWN5c3RpYyBvdmFyeSBzeW5kcm9tZTwvdGl0bGU+PHNlY29uZGFyeS10aXRsZT5HeW5lY29s
IEVuZG9jcmlub2w8L3NlY29uZGFyeS10aXRsZT48YWx0LXRpdGxlPkd5bmVjb2xvZ2ljYWwgZW5k
b2NyaW5vbG9neSA6IHRoZSBvZmZpY2lhbCBqb3VybmFsIG9mIHRoZSBJbnRlcm5hdGlvbmFsIFNv
Y2lldHkgb2YgR3luZWNvbG9naWNhbCBFbmRvY3Jpbm9sb2d5PC9hbHQtdGl0bGU+PC90aXRsZXM+
PHBlcmlvZGljYWw+PGZ1bGwtdGl0bGU+R3luZWNvbCBFbmRvY3Jpbm9sPC9mdWxsLXRpdGxlPjxh
YmJyLTE+R3luZWNvbG9naWNhbCBlbmRvY3Jpbm9sb2d5IDogdGhlIG9mZmljaWFsIGpvdXJuYWwg
b2YgdGhlIEludGVybmF0aW9uYWwgU29jaWV0eSBvZiBHeW5lY29sb2dpY2FsIEVuZG9jcmlub2xv
Z3k8L2FiYnItMT48L3BlcmlvZGljYWw+PGFsdC1wZXJpb2RpY2FsPjxmdWxsLXRpdGxlPkd5bmVj
b2wgRW5kb2NyaW5vbDwvZnVsbC10aXRsZT48YWJici0xPkd5bmVjb2xvZ2ljYWwgZW5kb2NyaW5v
bG9neSA6IHRoZSBvZmZpY2lhbCBqb3VybmFsIG9mIHRoZSBJbnRlcm5hdGlvbmFsIFNvY2lldHkg
b2YgR3luZWNvbG9naWNhbCBFbmRvY3Jpbm9sb2d5PC9hYmJyLTE+PC9hbHQtcGVyaW9kaWNhbD48
cGFnZXM+NDIzLTc8L3BhZ2VzPjx2b2x1bWU+MzA8L3ZvbHVtZT48bnVtYmVyPjY8L251bWJlcj48
ZWRpdGlvbj4yMDE0LzAzLzE5PC9lZGl0aW9uPjxrZXl3b3Jkcz48a2V5d29yZD5BZG9sZXNjZW50
PC9rZXl3b3JkPjxrZXl3b3JkPkFkdWx0PC9rZXl3b3JkPjxrZXl3b3JkPkJvZHkgTWFzcyBJbmRl
eDwva2V5d29yZD48a2V5d29yZD5EZWh5ZHJvZXBpYW5kcm9zdGVyb25lIFN1bGZhdGUvYmxvb2Q8
L2tleXdvcmQ+PGtleXdvcmQ+RmVtYWxlPC9rZXl3b3JkPjxrZXl3b3JkPkhpcnN1dGlzbS9ldGlv
bG9neTwva2V5d29yZD48a2V5d29yZD5IdW1hbnM8L2tleXdvcmQ+PGtleXdvcmQ+SHlwZXJhbmRy
b2dlbmlzbS9ldGlvbG9neTwva2V5d29yZD48a2V5d29yZD5IeXBlcnRyaWdseWNlcmlkZW1pYS8q
ZXRpb2xvZ3k8L2tleXdvcmQ+PGtleXdvcmQ+SW5zdWxpbiBSZXNpc3RhbmNlPC9rZXl3b3JkPjxr
ZXl3b3JkPkludGVybGV1a2luLTYvKmJsb29kPC9rZXl3b3JkPjxrZXl3b3JkPkxpcG9wcm90ZWlu
cywgSERML2Jsb29kPC9rZXl3b3JkPjxrZXl3b3JkPk9iZXNpdHkvKmNvbXBsaWNhdGlvbnM8L2tl
eXdvcmQ+PGtleXdvcmQ+T3ZlcndlaWdodC8qY29tcGxpY2F0aW9uczwva2V5d29yZD48a2V5d29y
ZD5Qb2x5Y3lzdGljIE92YXJ5IFN5bmRyb21lL2Jsb29kL2NvbXBsaWNhdGlvbnMvbWV0YWJvbGlz
bS8qcGh5c2lvcGF0aG9sb2d5PC9rZXl3b3JkPjxrZXl3b3JkPlByb3NwZWN0aXZlIFN0dWRpZXM8
L2tleXdvcmQ+PGtleXdvcmQ+U2V2ZXJpdHkgb2YgSWxsbmVzcyBJbmRleDwva2V5d29yZD48a2V5
d29yZD5UZXN0b3N0ZXJvbmUvYmxvb2Q8L2tleXdvcmQ+PGtleXdvcmQ+KlVwLVJlZ3VsYXRpb248
L2tleXdvcmQ+PGtleXdvcmQ+WW91bmcgQWR1bHQ8L2tleXdvcmQ+PGtleXdvcmQ+SW50ZXJsZXVr
aW4tNjwva2V5d29yZD48a2V5d29yZD5pbmZsYW1tYXRpb248L2tleXdvcmQ+PGtleXdvcmQ+cG9s
eWN5c3RpYyBvdmFyeSBzeW5kcm9tZTwva2V5d29yZD48L2tleXdvcmRzPjxkYXRlcz48eWVhcj4y
MDE0PC95ZWFyPjxwdWItZGF0ZXM+PGRhdGU+SnVuPC9kYXRlPjwvcHViLWRhdGVzPjwvZGF0ZXM+
PGlzYm4+MDk1MS0zNTkwPC9pc2JuPjxhY2Nlc3Npb24tbnVtPjI0NjI4MDAzPC9hY2Nlc3Npb24t
bnVtPjx1cmxzPjwvdXJscz48ZWxlY3Ryb25pYy1yZXNvdXJjZS1udW0+MTAuMzEwOS8wOTUxMzU5
MC4yMDE0Ljg5NTk4MTwvZWxlY3Ryb25pYy1yZXNvdXJjZS1udW0+PHJlbW90ZS1kYXRhYmFzZS1w
cm92aWRlcj5OTE08L3JlbW90ZS1kYXRhYmFzZS1wcm92aWRlcj48bGFuZ3VhZ2U+ZW5nPC9sYW5n
dWFnZT48L3JlY29yZD48L0NpdGU+PC9FbmROb3RlPgB=
</w:fldData>
        </w:fldChar>
      </w:r>
      <w:r w:rsidR="003D3AE7" w:rsidRPr="003D3AE7">
        <w:rPr>
          <w:rFonts w:ascii="Times New Roman" w:hAnsi="Times New Roman" w:cs="Times New Roman"/>
          <w:sz w:val="32"/>
          <w:szCs w:val="32"/>
        </w:rPr>
        <w:instrText xml:space="preserve"> ADDIN EN.CITE.DATA </w:instrText>
      </w:r>
      <w:r w:rsidR="003D3AE7" w:rsidRPr="003D3AE7">
        <w:rPr>
          <w:rFonts w:ascii="Times New Roman" w:hAnsi="Times New Roman" w:cs="Times New Roman"/>
          <w:sz w:val="32"/>
          <w:szCs w:val="32"/>
        </w:rPr>
      </w:r>
      <w:r w:rsidR="003D3AE7" w:rsidRPr="003D3AE7">
        <w:rPr>
          <w:rFonts w:ascii="Times New Roman" w:hAnsi="Times New Roman" w:cs="Times New Roman"/>
          <w:sz w:val="32"/>
          <w:szCs w:val="32"/>
        </w:rPr>
        <w:fldChar w:fldCharType="end"/>
      </w:r>
      <w:r w:rsidRPr="003D3AE7">
        <w:rPr>
          <w:rFonts w:ascii="Times New Roman" w:hAnsi="Times New Roman" w:cs="Times New Roman"/>
          <w:sz w:val="32"/>
          <w:szCs w:val="32"/>
        </w:rPr>
      </w:r>
      <w:r w:rsidRPr="003D3AE7">
        <w:rPr>
          <w:rFonts w:ascii="Times New Roman" w:hAnsi="Times New Roman" w:cs="Times New Roman"/>
          <w:sz w:val="32"/>
          <w:szCs w:val="32"/>
        </w:rPr>
        <w:fldChar w:fldCharType="separate"/>
      </w:r>
      <w:r w:rsidR="003D3AE7" w:rsidRPr="003D3AE7">
        <w:rPr>
          <w:rFonts w:ascii="Times New Roman" w:hAnsi="Times New Roman" w:cs="Times New Roman"/>
          <w:noProof/>
          <w:sz w:val="32"/>
          <w:szCs w:val="32"/>
        </w:rPr>
        <w:t>[1-10]</w:t>
      </w:r>
      <w:r w:rsidRPr="003D3AE7">
        <w:rPr>
          <w:rFonts w:ascii="Times New Roman" w:hAnsi="Times New Roman" w:cs="Times New Roman"/>
          <w:sz w:val="32"/>
          <w:szCs w:val="32"/>
        </w:rPr>
        <w:fldChar w:fldCharType="end"/>
      </w:r>
    </w:p>
    <w:p w:rsidR="0064356F" w:rsidRPr="003D3AE7" w:rsidRDefault="003D3AE7">
      <w:pPr>
        <w:rPr>
          <w:rFonts w:ascii="Times New Roman" w:hAnsi="Times New Roman" w:cs="Times New Roman"/>
          <w:sz w:val="32"/>
          <w:szCs w:val="32"/>
        </w:rPr>
      </w:pPr>
      <w:r w:rsidRPr="003D3AE7">
        <w:rPr>
          <w:rFonts w:ascii="Times New Roman" w:hAnsi="Times New Roman" w:cs="Times New Roman"/>
          <w:sz w:val="32"/>
          <w:szCs w:val="32"/>
        </w:rPr>
        <w:t>No control</w:t>
      </w:r>
      <w:r>
        <w:rPr>
          <w:rFonts w:ascii="Times New Roman" w:hAnsi="Times New Roman" w:cs="Times New Roman"/>
          <w:sz w:val="32"/>
          <w:szCs w:val="32"/>
        </w:rPr>
        <w:t>：</w:t>
      </w:r>
      <w:r w:rsidR="0064356F" w:rsidRPr="003D3AE7">
        <w:rPr>
          <w:rFonts w:ascii="Times New Roman" w:hAnsi="Times New Roman" w:cs="Times New Roman"/>
          <w:sz w:val="32"/>
          <w:szCs w:val="32"/>
        </w:rPr>
        <w:fldChar w:fldCharType="begin">
          <w:fldData xml:space="preserve">PEVuZE5vdGU+PENpdGU+PEF1dGhvcj5TaHJvZmY8L0F1dGhvcj48WWVhcj4yMDA3PC9ZZWFyPjxS
ZWNOdW0+MzMyMTwvUmVjTnVtPjxEaXNwbGF5VGV4dD5bMTFdPC9EaXNwbGF5VGV4dD48cmVjb3Jk
PjxyZWMtbnVtYmVyPjMzMjE8L3JlYy1udW1iZXI+PGZvcmVpZ24ta2V5cz48a2V5IGFwcD0iRU4i
IGRiLWlkPSJhdHRkd3JyMDdmdHMwM2VlcHJ1NTkwOWV3ZmF2NTkycnNleHQiIHRpbWVzdGFtcD0i
MTQ0NDQwMjEwNiI+MzMyMTwva2V5PjwvZm9yZWlnbi1rZXlzPjxyZWYtdHlwZSBuYW1lPSJKb3Vy
bmFsIEFydGljbGUiPjE3PC9yZWYtdHlwZT48Y29udHJpYnV0b3JzPjxhdXRob3JzPjxhdXRob3I+
U2hyb2ZmLCBSLjwvYXV0aG9yPjxhdXRob3I+S2VyY2huZXIsIEEuPC9hdXRob3I+PGF1dGhvcj5N
YWlmZWxkLCBNLjwvYXV0aG9yPjxhdXRob3I+VmFuIEJlZWssIEUuIEouPC9hdXRob3I+PGF1dGhv
cj5KYWdhc2lhLCBELjwvYXV0aG9yPjxhdXRob3I+RG9rcmFzLCBBLjwvYXV0aG9yPjwvYXV0aG9y
cz48L2NvbnRyaWJ1dG9ycz48YXV0aC1hZGRyZXNzPkRlcGFydG1lbnQgb2YgT2JzdGV0cmljcyBh
bmQgR3luZWNvbG9neSwgVW5pdmVyc2l0eSBvZiBJb3dhIFJveSBKLiBhbmQgTHVjaWxsZSBBLiBD
YXJ2ZXIgQ29sbGVnZSBvZiBNZWRpY2luZSwgSW93YSBDaXR5LCBJb3dhIDUyMjQyLCBVU0EuPC9h
dXRoLWFkZHJlc3M+PHRpdGxlcz48dGl0bGU+WW91bmcgb2Jlc2Ugd29tZW4gd2l0aCBwb2x5Y3lz
dGljIG92YXJ5IHN5bmRyb21lIGhhdmUgZXZpZGVuY2Ugb2YgZWFybHkgY29yb25hcnkgYXRoZXJv
c2NsZXJvc2lz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0NjA5LTE0PC9wYWdlcz48dm9sdW1lPjkyPC92b2x1bWU+PG51bWJlcj4xMjwvbnVtYmVyPjxl
ZGl0aW9uPjIwMDcvMDkvMTM8L2VkaXRpb24+PGtleXdvcmRzPjxrZXl3b3JkPkFic29ycHRpb21l
dHJ5LCBQaG90b248L2tleXdvcmQ+PGtleXdvcmQ+QWRpcG9zaXR5L3BoeXNpb2xvZ3k8L2tleXdv
cmQ+PGtleXdvcmQ+QWR1bHQ8L2tleXdvcmQ+PGtleXdvcmQ+QmlvbG9naWNhbCBNYXJrZXJzPC9r
ZXl3b3JkPjxrZXl3b3JkPkNhbGNpdW0vYW5hbHlzaXMvbWV0YWJvbGlzbTwva2V5d29yZD48a2V5
d29yZD5DYXJkaW92YXNjdWxhciBEaXNlYXNlcy9jb21wbGljYXRpb25zL3BhdGhvbG9neTwva2V5
d29yZD48a2V5d29yZD5DYXNlLUNvbnRyb2wgU3R1ZGllczwva2V5d29yZD48a2V5d29yZD5DaHJv
bmljIERpc2Vhc2U8L2tleXdvcmQ+PGtleXdvcmQ+Q29yb25hcnkgQXJ0ZXJ5IERpc2Vhc2UvKmNv
bXBsaWNhdGlvbnMvcGF0aG9sb2d5PC9rZXl3b3JkPjxrZXl3b3JkPkNvcm9uYXJ5IFZlc3NlbHMv
bWV0YWJvbGlzbTwva2V5d29yZD48a2V5d29yZD5GZW1hbGU8L2tleXdvcmQ+PGtleXdvcmQ+SHVt
YW5zPC9rZXl3b3JkPjxrZXl3b3JkPkluZmxhbW1hdGlvbiBNZWRpYXRvcnMvYmxvb2Q8L2tleXdv
cmQ+PGtleXdvcmQ+SW5zdWxpbiBSZXNpc3RhbmNlL3BoeXNpb2xvZ3k8L2tleXdvcmQ+PGtleXdv
cmQ+TWlkZGxlIEFnZWQ8L2tleXdvcmQ+PGtleXdvcmQ+T2Jlc2l0eS8qY29tcGxpY2F0aW9ucy9w
YXRob2xvZ3k8L2tleXdvcmQ+PGtleXdvcmQ+UG9seWN5c3RpYyBPdmFyeSBTeW5kcm9tZS8qY29t
cGxpY2F0aW9ucy9wYXRob2xvZ3k8L2tleXdvcmQ+PGtleXdvcmQ+UHJvc3BlY3RpdmUgU3R1ZGll
czwva2V5d29yZD48a2V5d29yZD5SaXNrIEZhY3RvcnM8L2tleXdvcmQ+PGtleXdvcmQ+VG9tb2dy
YXBoeSwgWC1SYXkgQ29tcHV0ZWQ8L2tleXdvcmQ+PC9rZXl3b3Jkcz48ZGF0ZXM+PHllYXI+MjAw
NzwveWVhcj48cHViLWRhdGVzPjxkYXRlPkRlYzwvZGF0ZT48L3B1Yi1kYXRlcz48L2RhdGVzPjxp
c2JuPjAwMjEtOTcyWCAoUHJpbnQpJiN4RDswMDIxLTk3Mng8L2lzYm4+PGFjY2Vzc2lvbi1udW0+
MTc4NDg0MDY8L2FjY2Vzc2lvbi1udW0+PHVybHM+PC91cmxzPjxlbGVjdHJvbmljLXJlc291cmNl
LW51bT4xMC4xMjEwL2pjLjIwMDctMTM0MzwvZWxlY3Ryb25pYy1yZXNvdXJjZS1udW0+PHJlbW90
ZS1kYXRhYmFzZS1wcm92aWRlcj5OTE08L3JlbW90ZS1kYXRhYmFzZS1wcm92aWRlcj48bGFuZ3Vh
Z2U+ZW5nPC9sYW5ndWFnZT48L3JlY29yZD48L0NpdGU+PC9FbmROb3RlPgB=
</w:fldData>
        </w:fldChar>
      </w:r>
      <w:r w:rsidRPr="003D3AE7">
        <w:rPr>
          <w:rFonts w:ascii="Times New Roman" w:hAnsi="Times New Roman" w:cs="Times New Roman"/>
          <w:sz w:val="32"/>
          <w:szCs w:val="32"/>
        </w:rPr>
        <w:instrText xml:space="preserve"> ADDIN EN.CITE </w:instrText>
      </w:r>
      <w:r w:rsidRPr="003D3AE7">
        <w:rPr>
          <w:rFonts w:ascii="Times New Roman" w:hAnsi="Times New Roman" w:cs="Times New Roman"/>
          <w:sz w:val="32"/>
          <w:szCs w:val="32"/>
        </w:rPr>
        <w:fldChar w:fldCharType="begin">
          <w:fldData xml:space="preserve">PEVuZE5vdGU+PENpdGU+PEF1dGhvcj5TaHJvZmY8L0F1dGhvcj48WWVhcj4yMDA3PC9ZZWFyPjxS
ZWNOdW0+MzMyMTwvUmVjTnVtPjxEaXNwbGF5VGV4dD5bMTFdPC9EaXNwbGF5VGV4dD48cmVjb3Jk
PjxyZWMtbnVtYmVyPjMzMjE8L3JlYy1udW1iZXI+PGZvcmVpZ24ta2V5cz48a2V5IGFwcD0iRU4i
IGRiLWlkPSJhdHRkd3JyMDdmdHMwM2VlcHJ1NTkwOWV3ZmF2NTkycnNleHQiIHRpbWVzdGFtcD0i
MTQ0NDQwMjEwNiI+MzMyMTwva2V5PjwvZm9yZWlnbi1rZXlzPjxyZWYtdHlwZSBuYW1lPSJKb3Vy
bmFsIEFydGljbGUiPjE3PC9yZWYtdHlwZT48Y29udHJpYnV0b3JzPjxhdXRob3JzPjxhdXRob3I+
U2hyb2ZmLCBSLjwvYXV0aG9yPjxhdXRob3I+S2VyY2huZXIsIEEuPC9hdXRob3I+PGF1dGhvcj5N
YWlmZWxkLCBNLjwvYXV0aG9yPjxhdXRob3I+VmFuIEJlZWssIEUuIEouPC9hdXRob3I+PGF1dGhv
cj5KYWdhc2lhLCBELjwvYXV0aG9yPjxhdXRob3I+RG9rcmFzLCBBLjwvYXV0aG9yPjwvYXV0aG9y
cz48L2NvbnRyaWJ1dG9ycz48YXV0aC1hZGRyZXNzPkRlcGFydG1lbnQgb2YgT2JzdGV0cmljcyBh
bmQgR3luZWNvbG9neSwgVW5pdmVyc2l0eSBvZiBJb3dhIFJveSBKLiBhbmQgTHVjaWxsZSBBLiBD
YXJ2ZXIgQ29sbGVnZSBvZiBNZWRpY2luZSwgSW93YSBDaXR5LCBJb3dhIDUyMjQyLCBVU0EuPC9h
dXRoLWFkZHJlc3M+PHRpdGxlcz48dGl0bGU+WW91bmcgb2Jlc2Ugd29tZW4gd2l0aCBwb2x5Y3lz
dGljIG92YXJ5IHN5bmRyb21lIGhhdmUgZXZpZGVuY2Ugb2YgZWFybHkgY29yb25hcnkgYXRoZXJv
c2NsZXJvc2lzPC90aXRsZT48c2Vjb25kYXJ5LXRpdGxlPkogQ2xpbiBFbmRvY3Jpbm9sIE1ldGFi
PC9zZWNvbmRhcnktdGl0bGU+PGFsdC10aXRsZT5UaGUgSm91cm5hbCBvZiBjbGluaWNhbCBlbmRv
Y3Jpbm9sb2d5IGFuZCBtZXRhYm9saXNtPC9hbHQtdGl0bGU+PC90aXRsZXM+PHBlcmlvZGljYWw+
PGZ1bGwtdGl0bGU+SiBDbGluIEVuZG9jcmlub2wgTWV0YWI8L2Z1bGwtdGl0bGU+PGFiYnItMT5U
aGUgSm91cm5hbCBvZiBjbGluaWNhbCBlbmRvY3Jpbm9sb2d5IGFuZCBtZXRhYm9saXNtPC9hYmJy
LTE+PC9wZXJpb2RpY2FsPjxhbHQtcGVyaW9kaWNhbD48ZnVsbC10aXRsZT5KIENsaW4gRW5kb2Ny
aW5vbCBNZXRhYjwvZnVsbC10aXRsZT48YWJici0xPlRoZSBKb3VybmFsIG9mIGNsaW5pY2FsIGVu
ZG9jcmlub2xvZ3kgYW5kIG1ldGFib2xpc208L2FiYnItMT48L2FsdC1wZXJpb2RpY2FsPjxwYWdl
cz40NjA5LTE0PC9wYWdlcz48dm9sdW1lPjkyPC92b2x1bWU+PG51bWJlcj4xMjwvbnVtYmVyPjxl
ZGl0aW9uPjIwMDcvMDkvMTM8L2VkaXRpb24+PGtleXdvcmRzPjxrZXl3b3JkPkFic29ycHRpb21l
dHJ5LCBQaG90b248L2tleXdvcmQ+PGtleXdvcmQ+QWRpcG9zaXR5L3BoeXNpb2xvZ3k8L2tleXdv
cmQ+PGtleXdvcmQ+QWR1bHQ8L2tleXdvcmQ+PGtleXdvcmQ+QmlvbG9naWNhbCBNYXJrZXJzPC9r
ZXl3b3JkPjxrZXl3b3JkPkNhbGNpdW0vYW5hbHlzaXMvbWV0YWJvbGlzbTwva2V5d29yZD48a2V5
d29yZD5DYXJkaW92YXNjdWxhciBEaXNlYXNlcy9jb21wbGljYXRpb25zL3BhdGhvbG9neTwva2V5
d29yZD48a2V5d29yZD5DYXNlLUNvbnRyb2wgU3R1ZGllczwva2V5d29yZD48a2V5d29yZD5DaHJv
bmljIERpc2Vhc2U8L2tleXdvcmQ+PGtleXdvcmQ+Q29yb25hcnkgQXJ0ZXJ5IERpc2Vhc2UvKmNv
bXBsaWNhdGlvbnMvcGF0aG9sb2d5PC9rZXl3b3JkPjxrZXl3b3JkPkNvcm9uYXJ5IFZlc3NlbHMv
bWV0YWJvbGlzbTwva2V5d29yZD48a2V5d29yZD5GZW1hbGU8L2tleXdvcmQ+PGtleXdvcmQ+SHVt
YW5zPC9rZXl3b3JkPjxrZXl3b3JkPkluZmxhbW1hdGlvbiBNZWRpYXRvcnMvYmxvb2Q8L2tleXdv
cmQ+PGtleXdvcmQ+SW5zdWxpbiBSZXNpc3RhbmNlL3BoeXNpb2xvZ3k8L2tleXdvcmQ+PGtleXdv
cmQ+TWlkZGxlIEFnZWQ8L2tleXdvcmQ+PGtleXdvcmQ+T2Jlc2l0eS8qY29tcGxpY2F0aW9ucy9w
YXRob2xvZ3k8L2tleXdvcmQ+PGtleXdvcmQ+UG9seWN5c3RpYyBPdmFyeSBTeW5kcm9tZS8qY29t
cGxpY2F0aW9ucy9wYXRob2xvZ3k8L2tleXdvcmQ+PGtleXdvcmQ+UHJvc3BlY3RpdmUgU3R1ZGll
czwva2V5d29yZD48a2V5d29yZD5SaXNrIEZhY3RvcnM8L2tleXdvcmQ+PGtleXdvcmQ+VG9tb2dy
YXBoeSwgWC1SYXkgQ29tcHV0ZWQ8L2tleXdvcmQ+PC9rZXl3b3Jkcz48ZGF0ZXM+PHllYXI+MjAw
NzwveWVhcj48cHViLWRhdGVzPjxkYXRlPkRlYzwvZGF0ZT48L3B1Yi1kYXRlcz48L2RhdGVzPjxp
c2JuPjAwMjEtOTcyWCAoUHJpbnQpJiN4RDswMDIxLTk3Mng8L2lzYm4+PGFjY2Vzc2lvbi1udW0+
MTc4NDg0MDY8L2FjY2Vzc2lvbi1udW0+PHVybHM+PC91cmxzPjxlbGVjdHJvbmljLXJlc291cmNl
LW51bT4xMC4xMjEwL2pjLjIwMDctMTM0MzwvZWxlY3Ryb25pYy1yZXNvdXJjZS1udW0+PHJlbW90
ZS1kYXRhYmFzZS1wcm92aWRlcj5OTE08L3JlbW90ZS1kYXRhYmFzZS1wcm92aWRlcj48bGFuZ3Vh
Z2U+ZW5nPC9sYW5ndWFnZT48L3JlY29yZD48L0NpdGU+PC9FbmROb3RlPgB=
</w:fldData>
        </w:fldChar>
      </w:r>
      <w:r w:rsidRPr="003D3AE7">
        <w:rPr>
          <w:rFonts w:ascii="Times New Roman" w:hAnsi="Times New Roman" w:cs="Times New Roman"/>
          <w:sz w:val="32"/>
          <w:szCs w:val="32"/>
        </w:rPr>
        <w:instrText xml:space="preserve"> ADDIN EN.CITE.DATA </w:instrText>
      </w:r>
      <w:r w:rsidRPr="003D3AE7">
        <w:rPr>
          <w:rFonts w:ascii="Times New Roman" w:hAnsi="Times New Roman" w:cs="Times New Roman"/>
          <w:sz w:val="32"/>
          <w:szCs w:val="32"/>
        </w:rPr>
      </w:r>
      <w:r w:rsidRPr="003D3AE7">
        <w:rPr>
          <w:rFonts w:ascii="Times New Roman" w:hAnsi="Times New Roman" w:cs="Times New Roman"/>
          <w:sz w:val="32"/>
          <w:szCs w:val="32"/>
        </w:rPr>
        <w:fldChar w:fldCharType="end"/>
      </w:r>
      <w:r w:rsidR="0064356F" w:rsidRPr="003D3AE7">
        <w:rPr>
          <w:rFonts w:ascii="Times New Roman" w:hAnsi="Times New Roman" w:cs="Times New Roman"/>
          <w:sz w:val="32"/>
          <w:szCs w:val="32"/>
        </w:rPr>
      </w:r>
      <w:r w:rsidR="0064356F" w:rsidRPr="003D3AE7">
        <w:rPr>
          <w:rFonts w:ascii="Times New Roman" w:hAnsi="Times New Roman" w:cs="Times New Roman"/>
          <w:sz w:val="32"/>
          <w:szCs w:val="32"/>
        </w:rPr>
        <w:fldChar w:fldCharType="separate"/>
      </w:r>
      <w:r w:rsidRPr="003D3AE7">
        <w:rPr>
          <w:rFonts w:ascii="Times New Roman" w:hAnsi="Times New Roman" w:cs="Times New Roman"/>
          <w:noProof/>
          <w:sz w:val="32"/>
          <w:szCs w:val="32"/>
        </w:rPr>
        <w:t>[11]</w:t>
      </w:r>
      <w:r w:rsidR="0064356F" w:rsidRPr="003D3AE7">
        <w:rPr>
          <w:rFonts w:ascii="Times New Roman" w:hAnsi="Times New Roman" w:cs="Times New Roman"/>
          <w:sz w:val="32"/>
          <w:szCs w:val="32"/>
        </w:rPr>
        <w:fldChar w:fldCharType="end"/>
      </w:r>
    </w:p>
    <w:p w:rsidR="0041789A" w:rsidRPr="003D3AE7" w:rsidRDefault="0041789A">
      <w:pPr>
        <w:rPr>
          <w:rFonts w:ascii="Times New Roman" w:hAnsi="Times New Roman" w:cs="Times New Roman"/>
          <w:sz w:val="32"/>
          <w:szCs w:val="32"/>
        </w:rPr>
      </w:pPr>
      <w:r w:rsidRPr="003D3AE7">
        <w:rPr>
          <w:rFonts w:ascii="Times New Roman" w:hAnsi="Times New Roman" w:cs="Times New Roman"/>
          <w:sz w:val="32"/>
          <w:szCs w:val="32"/>
        </w:rPr>
        <w:t>mRNA levels in PBMCs</w:t>
      </w:r>
      <w:r w:rsidRPr="003D3AE7">
        <w:rPr>
          <w:rFonts w:ascii="Times New Roman" w:hAnsi="Times New Roman" w:cs="Times New Roman"/>
          <w:sz w:val="32"/>
          <w:szCs w:val="32"/>
        </w:rPr>
        <w:fldChar w:fldCharType="begin">
          <w:fldData xml:space="preserve">PEVuZE5vdGU+PENpdGU+PEF1dGhvcj5TZW93PC9BdXRob3I+PFllYXI+MjAxMjwvWWVhcj48UmVj
TnVtPjMyODk8L1JlY051bT48RGlzcGxheVRleHQ+WzEyXTwvRGlzcGxheVRleHQ+PHJlY29yZD48
cmVjLW51bWJlcj4zMjg5PC9yZWMtbnVtYmVyPjxmb3JlaWduLWtleXM+PGtleSBhcHA9IkVOIiBk
Yi1pZD0iYXR0ZHdycjA3ZnRzMDNlZXBydTU5MDlld2ZhdjU5MnJzZXh0IiB0aW1lc3RhbXA9IjE0
NDQ0MDIxMDYiPjMyODk8L2tleT48L2ZvcmVpZ24ta2V5cz48cmVmLXR5cGUgbmFtZT0iSm91cm5h
bCBBcnRpY2xlIj4xNzwvcmVmLXR5cGU+PGNvbnRyaWJ1dG9ycz48YXV0aG9ycz48YXV0aG9yPlNl
b3csIEsuIE0uPC9hdXRob3I+PGF1dGhvcj5KdWFuLCBDLiBDLjwvYXV0aG9yPjxhdXRob3I+V2Fu
ZywgUC4gSC48L2F1dGhvcj48YXV0aG9yPkhvLCBMLiBULjwvYXV0aG9yPjxhdXRob3I+SHdhbmcs
IEouIEwuPC9hdXRob3I+PC9hdXRob3JzPjwvY29udHJpYnV0b3JzPjxhdXRoLWFkZHJlc3M+RGVw
YXJ0bWVudCBvZiBPYnN0ZXRyaWNzIGFuZCBHeW5lY29sb2d5LCBTaGluIEtvbmcgV3UgSG8tU3Ug
TWVtb3JpYWwgSG9zcGl0YWwsIE5vLiA5NSBXZW4tQ2hhbmcgUm9hZCwgVGFpcGVpLCBUYWl3YW4u
PC9hdXRoLWFkZHJlc3M+PHRpdGxlcz48dGl0bGU+RXhwcmVzc2lvbiBsZXZlbHMgb2YgdmFzY3Vs
YXIgY2VsbCBhZGhlc2lvbiBtb2xlY3VsZS0xIGluIHlvdW5nIGFuZCBub25vYmVzZSB3b21lbiB3
aXRoIHBvbHljeXN0aWMgb3Zhcnkgc3luZHJvbWU8L3RpdGxlPjxzZWNvbmRhcnktdGl0bGU+R3lu
ZWNvbCBPYnN0ZXQgSW52ZXN0PC9zZWNvbmRhcnktdGl0bGU+PGFsdC10aXRsZT5HeW5lY29sb2dp
YyBhbmQgb2JzdGV0cmljIGludmVzdGlnYXRpb248L2FsdC10aXRsZT48L3RpdGxlcz48cGVyaW9k
aWNhbD48ZnVsbC10aXRsZT5HeW5lY29sIE9ic3RldCBJbnZlc3Q8L2Z1bGwtdGl0bGU+PGFiYnIt
MT5HeW5lY29sb2dpYyBhbmQgb2JzdGV0cmljIGludmVzdGlnYXRpb248L2FiYnItMT48L3Blcmlv
ZGljYWw+PGFsdC1wZXJpb2RpY2FsPjxmdWxsLXRpdGxlPkd5bmVjb2wgT2JzdGV0IEludmVzdDwv
ZnVsbC10aXRsZT48YWJici0xPkd5bmVjb2xvZ2ljIGFuZCBvYnN0ZXRyaWMgaW52ZXN0aWdhdGlv
bjwvYWJici0xPjwvYWx0LXBlcmlvZGljYWw+PHBhZ2VzPjIzNi00MTwvcGFnZXM+PHZvbHVtZT43
Mzwvdm9sdW1lPjxudW1iZXI+MzwvbnVtYmVyPjxlZGl0aW9uPjIwMTIvMDMvMjQ8L2VkaXRpb24+
PGtleXdvcmRzPjxrZXl3b3JkPkFkdWx0PC9rZXl3b3JkPjxrZXl3b3JkPkJpb2xvZ2ljYWwgTWFy
a2Vycy9tZXRhYm9saXNtPC9rZXl3b3JkPjxrZXl3b3JkPipCb2R5IE1hc3MgSW5kZXg8L2tleXdv
cmQ+PGtleXdvcmQ+Q2FzZS1Db250cm9sIFN0dWRpZXM8L2tleXdvcmQ+PGtleXdvcmQ+Q2hvbGVz
dGVyb2wvYmxvb2Q8L2tleXdvcmQ+PGtleXdvcmQ+Q3l0b2tpbmVzL21ldGFib2xpc208L2tleXdv
cmQ+PGtleXdvcmQ+RmVtYWxlPC9rZXl3b3JkPjxrZXl3b3JkPkh1bWFuczwva2V5d29yZD48a2V5
d29yZD5JbmZsYW1tYXRpb24vbWV0YWJvbGlzbTwva2V5d29yZD48a2V5d29yZD5JbnN1bGluL2Js
b29kPC9rZXl3b3JkPjxrZXl3b3JkPipJbnN1bGluIFJlc2lzdGFuY2U8L2tleXdvcmQ+PGtleXdv
cmQ+TGV1a29jeXRlcywgTW9ub251Y2xlYXIvbWV0YWJvbGlzbTwva2V5d29yZD48a2V5d29yZD5P
YmVzaXR5L21ldGFib2xpc208L2tleXdvcmQ+PGtleXdvcmQ+UG9seWN5c3RpYyBPdmFyeSBTeW5k
cm9tZS8qbWV0YWJvbGlzbTwva2V5d29yZD48a2V5d29yZD5STkEsIE1lc3Nlbmdlci9tZXRhYm9s
aXNtPC9rZXl3b3JkPjxrZXl3b3JkPlJlYWwtVGltZSBQb2x5bWVyYXNlIENoYWluIFJlYWN0aW9u
PC9rZXl3b3JkPjxrZXl3b3JkPlJlc2lzdGluL21ldGFib2xpc208L2tleXdvcmQ+PGtleXdvcmQ+
VmFzY3VsYXIgQ2VsbCBBZGhlc2lvbiBNb2xlY3VsZS0xLyptZXRhYm9saXNtPC9rZXl3b3JkPjxr
ZXl3b3JkPllvdW5nIEFkdWx0PC9rZXl3b3JkPjwva2V5d29yZHM+PGRhdGVzPjx5ZWFyPjIwMTI8
L3llYXI+PC9kYXRlcz48aXNibj4wMzc4LTczNDY8L2lzYm4+PGFjY2Vzc2lvbi1udW0+MjI0NDEy
MTI8L2FjY2Vzc2lvbi1udW0+PHVybHM+PHJlbGF0ZWQtdXJscz48dXJsPmh0dHA6Ly93d3cua2Fy
Z2VyLmNvbS9BcnRpY2xlL0Fic3RyYWN0LzMzNDE3NTwvdXJsPjwvcmVsYXRlZC11cmxzPjwvdXJs
cz48ZWxlY3Ryb25pYy1yZXNvdXJjZS1udW0+MTAuMTE1OS8wMDAzMzQxNzU8L2VsZWN0cm9uaWMt
cmVzb3VyY2UtbnVtPjxyZW1vdGUtZGF0YWJhc2UtcHJvdmlkZXI+TkxNPC9yZW1vdGUtZGF0YWJh
c2UtcHJvdmlkZXI+PGxhbmd1YWdlPmVuZzwvbGFuZ3VhZ2U+PC9yZWNvcmQ+PC9DaXRlPjwvRW5k
Tm90ZT4A
</w:fldData>
        </w:fldChar>
      </w:r>
      <w:r w:rsidR="003D3AE7" w:rsidRPr="003D3AE7">
        <w:rPr>
          <w:rFonts w:ascii="Times New Roman" w:hAnsi="Times New Roman" w:cs="Times New Roman"/>
          <w:sz w:val="32"/>
          <w:szCs w:val="32"/>
        </w:rPr>
        <w:instrText xml:space="preserve"> ADDIN EN.CITE </w:instrText>
      </w:r>
      <w:r w:rsidR="003D3AE7" w:rsidRPr="003D3AE7">
        <w:rPr>
          <w:rFonts w:ascii="Times New Roman" w:hAnsi="Times New Roman" w:cs="Times New Roman"/>
          <w:sz w:val="32"/>
          <w:szCs w:val="32"/>
        </w:rPr>
        <w:fldChar w:fldCharType="begin">
          <w:fldData xml:space="preserve">PEVuZE5vdGU+PENpdGU+PEF1dGhvcj5TZW93PC9BdXRob3I+PFllYXI+MjAxMjwvWWVhcj48UmVj
TnVtPjMyODk8L1JlY051bT48RGlzcGxheVRleHQ+WzEyXTwvRGlzcGxheVRleHQ+PHJlY29yZD48
cmVjLW51bWJlcj4zMjg5PC9yZWMtbnVtYmVyPjxmb3JlaWduLWtleXM+PGtleSBhcHA9IkVOIiBk
Yi1pZD0iYXR0ZHdycjA3ZnRzMDNlZXBydTU5MDlld2ZhdjU5MnJzZXh0IiB0aW1lc3RhbXA9IjE0
NDQ0MDIxMDYiPjMyODk8L2tleT48L2ZvcmVpZ24ta2V5cz48cmVmLXR5cGUgbmFtZT0iSm91cm5h
bCBBcnRpY2xlIj4xNzwvcmVmLXR5cGU+PGNvbnRyaWJ1dG9ycz48YXV0aG9ycz48YXV0aG9yPlNl
b3csIEsuIE0uPC9hdXRob3I+PGF1dGhvcj5KdWFuLCBDLiBDLjwvYXV0aG9yPjxhdXRob3I+V2Fu
ZywgUC4gSC48L2F1dGhvcj48YXV0aG9yPkhvLCBMLiBULjwvYXV0aG9yPjxhdXRob3I+SHdhbmcs
IEouIEwuPC9hdXRob3I+PC9hdXRob3JzPjwvY29udHJpYnV0b3JzPjxhdXRoLWFkZHJlc3M+RGVw
YXJ0bWVudCBvZiBPYnN0ZXRyaWNzIGFuZCBHeW5lY29sb2d5LCBTaGluIEtvbmcgV3UgSG8tU3Ug
TWVtb3JpYWwgSG9zcGl0YWwsIE5vLiA5NSBXZW4tQ2hhbmcgUm9hZCwgVGFpcGVpLCBUYWl3YW4u
PC9hdXRoLWFkZHJlc3M+PHRpdGxlcz48dGl0bGU+RXhwcmVzc2lvbiBsZXZlbHMgb2YgdmFzY3Vs
YXIgY2VsbCBhZGhlc2lvbiBtb2xlY3VsZS0xIGluIHlvdW5nIGFuZCBub25vYmVzZSB3b21lbiB3
aXRoIHBvbHljeXN0aWMgb3Zhcnkgc3luZHJvbWU8L3RpdGxlPjxzZWNvbmRhcnktdGl0bGU+R3lu
ZWNvbCBPYnN0ZXQgSW52ZXN0PC9zZWNvbmRhcnktdGl0bGU+PGFsdC10aXRsZT5HeW5lY29sb2dp
YyBhbmQgb2JzdGV0cmljIGludmVzdGlnYXRpb248L2FsdC10aXRsZT48L3RpdGxlcz48cGVyaW9k
aWNhbD48ZnVsbC10aXRsZT5HeW5lY29sIE9ic3RldCBJbnZlc3Q8L2Z1bGwtdGl0bGU+PGFiYnIt
MT5HeW5lY29sb2dpYyBhbmQgb2JzdGV0cmljIGludmVzdGlnYXRpb248L2FiYnItMT48L3Blcmlv
ZGljYWw+PGFsdC1wZXJpb2RpY2FsPjxmdWxsLXRpdGxlPkd5bmVjb2wgT2JzdGV0IEludmVzdDwv
ZnVsbC10aXRsZT48YWJici0xPkd5bmVjb2xvZ2ljIGFuZCBvYnN0ZXRyaWMgaW52ZXN0aWdhdGlv
bjwvYWJici0xPjwvYWx0LXBlcmlvZGljYWw+PHBhZ2VzPjIzNi00MTwvcGFnZXM+PHZvbHVtZT43
Mzwvdm9sdW1lPjxudW1iZXI+MzwvbnVtYmVyPjxlZGl0aW9uPjIwMTIvMDMvMjQ8L2VkaXRpb24+
PGtleXdvcmRzPjxrZXl3b3JkPkFkdWx0PC9rZXl3b3JkPjxrZXl3b3JkPkJpb2xvZ2ljYWwgTWFy
a2Vycy9tZXRhYm9saXNtPC9rZXl3b3JkPjxrZXl3b3JkPipCb2R5IE1hc3MgSW5kZXg8L2tleXdv
cmQ+PGtleXdvcmQ+Q2FzZS1Db250cm9sIFN0dWRpZXM8L2tleXdvcmQ+PGtleXdvcmQ+Q2hvbGVz
dGVyb2wvYmxvb2Q8L2tleXdvcmQ+PGtleXdvcmQ+Q3l0b2tpbmVzL21ldGFib2xpc208L2tleXdv
cmQ+PGtleXdvcmQ+RmVtYWxlPC9rZXl3b3JkPjxrZXl3b3JkPkh1bWFuczwva2V5d29yZD48a2V5
d29yZD5JbmZsYW1tYXRpb24vbWV0YWJvbGlzbTwva2V5d29yZD48a2V5d29yZD5JbnN1bGluL2Js
b29kPC9rZXl3b3JkPjxrZXl3b3JkPipJbnN1bGluIFJlc2lzdGFuY2U8L2tleXdvcmQ+PGtleXdv
cmQ+TGV1a29jeXRlcywgTW9ub251Y2xlYXIvbWV0YWJvbGlzbTwva2V5d29yZD48a2V5d29yZD5P
YmVzaXR5L21ldGFib2xpc208L2tleXdvcmQ+PGtleXdvcmQ+UG9seWN5c3RpYyBPdmFyeSBTeW5k
cm9tZS8qbWV0YWJvbGlzbTwva2V5d29yZD48a2V5d29yZD5STkEsIE1lc3Nlbmdlci9tZXRhYm9s
aXNtPC9rZXl3b3JkPjxrZXl3b3JkPlJlYWwtVGltZSBQb2x5bWVyYXNlIENoYWluIFJlYWN0aW9u
PC9rZXl3b3JkPjxrZXl3b3JkPlJlc2lzdGluL21ldGFib2xpc208L2tleXdvcmQ+PGtleXdvcmQ+
VmFzY3VsYXIgQ2VsbCBBZGhlc2lvbiBNb2xlY3VsZS0xLyptZXRhYm9saXNtPC9rZXl3b3JkPjxr
ZXl3b3JkPllvdW5nIEFkdWx0PC9rZXl3b3JkPjwva2V5d29yZHM+PGRhdGVzPjx5ZWFyPjIwMTI8
L3llYXI+PC9kYXRlcz48aXNibj4wMzc4LTczNDY8L2lzYm4+PGFjY2Vzc2lvbi1udW0+MjI0NDEy
MTI8L2FjY2Vzc2lvbi1udW0+PHVybHM+PHJlbGF0ZWQtdXJscz48dXJsPmh0dHA6Ly93d3cua2Fy
Z2VyLmNvbS9BcnRpY2xlL0Fic3RyYWN0LzMzNDE3NTwvdXJsPjwvcmVsYXRlZC11cmxzPjwvdXJs
cz48ZWxlY3Ryb25pYy1yZXNvdXJjZS1udW0+MTAuMTE1OS8wMDAzMzQxNzU8L2VsZWN0cm9uaWMt
cmVzb3VyY2UtbnVtPjxyZW1vdGUtZGF0YWJhc2UtcHJvdmlkZXI+TkxNPC9yZW1vdGUtZGF0YWJh
c2UtcHJvdmlkZXI+PGxhbmd1YWdlPmVuZzwvbGFuZ3VhZ2U+PC9yZWNvcmQ+PC9DaXRlPjwvRW5k
Tm90ZT4A
</w:fldData>
        </w:fldChar>
      </w:r>
      <w:r w:rsidR="003D3AE7" w:rsidRPr="003D3AE7">
        <w:rPr>
          <w:rFonts w:ascii="Times New Roman" w:hAnsi="Times New Roman" w:cs="Times New Roman"/>
          <w:sz w:val="32"/>
          <w:szCs w:val="32"/>
        </w:rPr>
        <w:instrText xml:space="preserve"> ADDIN EN.CITE.DATA </w:instrText>
      </w:r>
      <w:r w:rsidR="003D3AE7" w:rsidRPr="003D3AE7">
        <w:rPr>
          <w:rFonts w:ascii="Times New Roman" w:hAnsi="Times New Roman" w:cs="Times New Roman"/>
          <w:sz w:val="32"/>
          <w:szCs w:val="32"/>
        </w:rPr>
      </w:r>
      <w:r w:rsidR="003D3AE7" w:rsidRPr="003D3AE7">
        <w:rPr>
          <w:rFonts w:ascii="Times New Roman" w:hAnsi="Times New Roman" w:cs="Times New Roman"/>
          <w:sz w:val="32"/>
          <w:szCs w:val="32"/>
        </w:rPr>
        <w:fldChar w:fldCharType="end"/>
      </w:r>
      <w:r w:rsidRPr="003D3AE7">
        <w:rPr>
          <w:rFonts w:ascii="Times New Roman" w:hAnsi="Times New Roman" w:cs="Times New Roman"/>
          <w:sz w:val="32"/>
          <w:szCs w:val="32"/>
        </w:rPr>
      </w:r>
      <w:r w:rsidRPr="003D3AE7">
        <w:rPr>
          <w:rFonts w:ascii="Times New Roman" w:hAnsi="Times New Roman" w:cs="Times New Roman"/>
          <w:sz w:val="32"/>
          <w:szCs w:val="32"/>
        </w:rPr>
        <w:fldChar w:fldCharType="separate"/>
      </w:r>
      <w:r w:rsidR="003D3AE7" w:rsidRPr="003D3AE7">
        <w:rPr>
          <w:rFonts w:ascii="Times New Roman" w:hAnsi="Times New Roman" w:cs="Times New Roman"/>
          <w:noProof/>
          <w:sz w:val="32"/>
          <w:szCs w:val="32"/>
        </w:rPr>
        <w:t>[12]</w:t>
      </w:r>
      <w:r w:rsidRPr="003D3AE7">
        <w:rPr>
          <w:rFonts w:ascii="Times New Roman" w:hAnsi="Times New Roman" w:cs="Times New Roman"/>
          <w:sz w:val="32"/>
          <w:szCs w:val="32"/>
        </w:rPr>
        <w:fldChar w:fldCharType="end"/>
      </w:r>
    </w:p>
    <w:p w:rsidR="00AE5C10" w:rsidRPr="003D3AE7" w:rsidRDefault="00AE5C10">
      <w:pPr>
        <w:rPr>
          <w:rFonts w:ascii="Times New Roman" w:hAnsi="Times New Roman" w:cs="Times New Roman"/>
          <w:sz w:val="32"/>
          <w:szCs w:val="32"/>
        </w:rPr>
      </w:pPr>
      <w:r w:rsidRPr="003D3AE7">
        <w:rPr>
          <w:rFonts w:ascii="Times New Roman" w:hAnsi="Times New Roman" w:cs="Times New Roman"/>
          <w:sz w:val="32"/>
          <w:szCs w:val="32"/>
        </w:rPr>
        <w:t>Sample&lt;10</w:t>
      </w:r>
      <w:r w:rsidRPr="003D3AE7">
        <w:rPr>
          <w:rFonts w:ascii="Times New Roman" w:hAnsi="Times New Roman" w:cs="Times New Roman"/>
          <w:sz w:val="32"/>
          <w:szCs w:val="32"/>
        </w:rPr>
        <w:fldChar w:fldCharType="begin">
          <w:fldData xml:space="preserve">PEVuZE5vdGU+PENpdGU+PEF1dGhvcj5Hb256YWxlejwvQXV0aG9yPjxZZWFyPjIwMDk8L1llYXI+
PFJlY051bT4zMzA5PC9SZWNOdW0+PERpc3BsYXlUZXh0PlsxM108L0Rpc3BsYXlUZXh0PjxyZWNv
cmQ+PHJlYy1udW1iZXI+MzMwOTwvcmVjLW51bWJlcj48Zm9yZWlnbi1rZXlzPjxrZXkgYXBwPSJF
TiIgZGItaWQ9ImF0dGR3cnIwN2Z0czAzZWVwcnU1OTA5ZXdmYXY1OTJyc2V4dCIgdGltZXN0YW1w
PSIxNDQ0NDAyMTA2Ij4zMzA5PC9rZXk+PC9mb3JlaWduLWtleXM+PHJlZi10eXBlIG5hbWU9Ikpv
dXJuYWwgQXJ0aWNsZSI+MTc8L3JlZi10eXBlPjxjb250cmlidXRvcnM+PGF1dGhvcnM+PGF1dGhv
cj5Hb256YWxleiwgRi48L2F1dGhvcj48YXV0aG9yPlJvdGUsIE4uIFMuPC9hdXRob3I+PGF1dGhv
cj5NaW5pdW0sIEouPC9hdXRob3I+PGF1dGhvcj5LaXJ3YW4sIEouIFAuPC9hdXRob3I+PC9hdXRo
b3JzPjwvY29udHJpYnV0b3JzPjxhdXRoLWFkZHJlc3M+RGVwYXJ0bWVudCBvZiBPYnN0ZXRyaWNz
IGFuZCBHeW5lY29sb2d5LCBDb2xsZWdlIG9mIE1lZGljaW5lLCBNYXlvIENsaW5pYywgUm9jaGVz
dGVyLCBNTiA1NTkwNSwgVVNBLiBnb256YWxlei5mcmFua0BtYXlvLmVkdTwvYXV0aC1hZGRyZXNz
Pjx0aXRsZXM+PHRpdGxlPkV2aWRlbmNlIG9mIHByb2F0aGVyb2dlbmljIGluZmxhbW1hdGlvbiBp
biBwb2x5Y3lzdGljIG92YXJ5IHN5bmRyb21lPC90aXRsZT48c2Vjb25kYXJ5LXRpdGxlPk1ldGFi
b2xpc208L3NlY29uZGFyeS10aXRsZT48YWx0LXRpdGxlPk1ldGFib2xpc206IGNsaW5pY2FsIGFu
ZCBleHBlcmltZW50YWw8L2FsdC10aXRsZT48L3RpdGxlcz48cGVyaW9kaWNhbD48ZnVsbC10aXRs
ZT5NZXRhYm9saXNtPC9mdWxsLXRpdGxlPjxhYmJyLTE+TWV0YWJvbGlzbTogY2xpbmljYWwgYW5k
IGV4cGVyaW1lbnRhbDwvYWJici0xPjwvcGVyaW9kaWNhbD48YWx0LXBlcmlvZGljYWw+PGZ1bGwt
dGl0bGU+TWV0YWJvbGlzbTwvZnVsbC10aXRsZT48YWJici0xPk1ldGFib2xpc206IGNsaW5pY2Fs
IGFuZCBleHBlcmltZW50YWw8L2FiYnItMT48L2FsdC1wZXJpb2RpY2FsPjxwYWdlcz45NTQtNjI8
L3BhZ2VzPjx2b2x1bWU+NTg8L3ZvbHVtZT48bnVtYmVyPjc8L251bWJlcj48ZWRpdGlvbj4yMDA5
LzA0LzIxPC9lZGl0aW9uPjxrZXl3b3Jkcz48a2V5d29yZD5BYnNvcnB0aW9tZXRyeSwgUGhvdG9u
PC9rZXl3b3JkPjxrZXl3b3JkPkFkdWx0PC9rZXl3b3JkPjxrZXl3b3JkPkFuZHJvZ2Vucy9ibG9v
ZDwva2V5d29yZD48a2V5d29yZD5BdGhlcm9zY2xlcm9zaXMvYmxvb2QvKnBhdGhvbG9neTwva2V5
d29yZD48a2V5d29yZD5DLVJlYWN0aXZlIFByb3RlaW4vbWV0YWJvbGlzbTwva2V5d29yZD48a2V5
d29yZD5DaGVtb2tpbmUgQ0NMMi9ibG9vZDwva2V5d29yZD48a2V5d29yZD5FbGVjdHJvcGhvcmV0
aWMgTW9iaWxpdHkgU2hpZnQgQXNzYXk8L2tleXdvcmQ+PGtleXdvcmQ+RmVtYWxlPC9rZXl3b3Jk
PjxrZXl3b3JkPkdsdWNvc2UgVG9sZXJhbmNlIFRlc3Q8L2tleXdvcmQ+PGtleXdvcmQ+SHVtYW5z
PC9rZXl3b3JkPjxrZXl3b3JkPkludGVyY2VsbHVsYXIgQWRoZXNpb24gTW9sZWN1bGUtMS9ibG9v
ZDwva2V5d29yZD48a2V5d29yZD5JbnRlcmxldWtpbi02L2Jsb29kPC9rZXl3b3JkPjxrZXl3b3Jk
Pk1hdHJpeCBNZXRhbGxvcHJvdGVpbmFzZSAyL2Jsb29kPC9rZXl3b3JkPjxrZXl3b3JkPk5GLWth
cHBhIEIvYmxvb2Q8L2tleXdvcmQ+PGtleXdvcmQ+T2Jlc2l0eS9ibG9vZC8qcGF0aG9sb2d5PC9r
ZXl3b3JkPjxrZXl3b3JkPlBsYXNtaW5vZ2VuIEFjdGl2YXRvciBJbmhpYml0b3IgMS9ibG9vZDwv
a2V5d29yZD48a2V5d29yZD5Qb2x5Y3lzdGljIE92YXJ5IFN5bmRyb21lL2Jsb29kLypwYXRob2xv
Z3k8L2tleXdvcmQ+PGtleXdvcmQ+WW91bmcgQWR1bHQ8L2tleXdvcmQ+PC9rZXl3b3Jkcz48ZGF0
ZXM+PHllYXI+MjAwOTwveWVhcj48cHViLWRhdGVzPjxkYXRlPkp1bDwvZGF0ZT48L3B1Yi1kYXRl
cz48L2RhdGVzPjxpc2JuPjAwMjYtMDQ5NTwvaXNibj48YWNjZXNzaW9uLW51bT4xOTM3NTc2Mzwv
YWNjZXNzaW9uLW51bT48dXJscz48cmVsYXRlZC11cmxzPjx1cmw+aHR0cDovL3d3dy5uY2JpLm5s
bS5uaWguZ292L3BtYy9hcnRpY2xlcy9QTUMyNzM3NTk1L3BkZi9uaWhtczEwNDkyMS5wZGY8L3Vy
bD48L3JlbGF0ZWQtdXJscz48L3VybHM+PGN1c3RvbTI+UG1jMjczNzU5NTwvY3VzdG9tMj48Y3Vz
dG9tNj5OaWhtczEwNDkyMTwvY3VzdG9tNj48ZWxlY3Ryb25pYy1yZXNvdXJjZS1udW0+MTAuMTAx
Ni9qLm1ldGFib2wuMjAwOS4wMi4wMjI8L2VsZWN0cm9uaWMtcmVzb3VyY2UtbnVtPjxyZW1vdGUt
ZGF0YWJhc2UtcHJvdmlkZXI+TkxNPC9yZW1vdGUtZGF0YWJhc2UtcHJvdmlkZXI+PGxhbmd1YWdl
PmVuZzwvbGFuZ3VhZ2U+PC9yZWNvcmQ+PC9DaXRlPjwvRW5kTm90ZT4A
</w:fldData>
        </w:fldChar>
      </w:r>
      <w:r w:rsidR="00EB5762" w:rsidRPr="003D3AE7">
        <w:rPr>
          <w:rFonts w:ascii="Times New Roman" w:hAnsi="Times New Roman" w:cs="Times New Roman"/>
          <w:sz w:val="32"/>
          <w:szCs w:val="32"/>
        </w:rPr>
        <w:instrText xml:space="preserve"> ADDIN EN.CITE </w:instrText>
      </w:r>
      <w:r w:rsidR="00EB5762" w:rsidRPr="003D3AE7">
        <w:rPr>
          <w:rFonts w:ascii="Times New Roman" w:hAnsi="Times New Roman" w:cs="Times New Roman"/>
          <w:sz w:val="32"/>
          <w:szCs w:val="32"/>
        </w:rPr>
        <w:fldChar w:fldCharType="begin">
          <w:fldData xml:space="preserve">PEVuZE5vdGU+PENpdGU+PEF1dGhvcj5Hb256YWxlejwvQXV0aG9yPjxZZWFyPjIwMDk8L1llYXI+
PFJlY051bT4zMzA5PC9SZWNOdW0+PERpc3BsYXlUZXh0PlsxM108L0Rpc3BsYXlUZXh0PjxyZWNv
cmQ+PHJlYy1udW1iZXI+MzMwOTwvcmVjLW51bWJlcj48Zm9yZWlnbi1rZXlzPjxrZXkgYXBwPSJF
TiIgZGItaWQ9ImF0dGR3cnIwN2Z0czAzZWVwcnU1OTA5ZXdmYXY1OTJyc2V4dCIgdGltZXN0YW1w
PSIxNDQ0NDAyMTA2Ij4zMzA5PC9rZXk+PC9mb3JlaWduLWtleXM+PHJlZi10eXBlIG5hbWU9Ikpv
dXJuYWwgQXJ0aWNsZSI+MTc8L3JlZi10eXBlPjxjb250cmlidXRvcnM+PGF1dGhvcnM+PGF1dGhv
cj5Hb256YWxleiwgRi48L2F1dGhvcj48YXV0aG9yPlJvdGUsIE4uIFMuPC9hdXRob3I+PGF1dGhv
cj5NaW5pdW0sIEouPC9hdXRob3I+PGF1dGhvcj5LaXJ3YW4sIEouIFAuPC9hdXRob3I+PC9hdXRo
b3JzPjwvY29udHJpYnV0b3JzPjxhdXRoLWFkZHJlc3M+RGVwYXJ0bWVudCBvZiBPYnN0ZXRyaWNz
IGFuZCBHeW5lY29sb2d5LCBDb2xsZWdlIG9mIE1lZGljaW5lLCBNYXlvIENsaW5pYywgUm9jaGVz
dGVyLCBNTiA1NTkwNSwgVVNBLiBnb256YWxlei5mcmFua0BtYXlvLmVkdTwvYXV0aC1hZGRyZXNz
Pjx0aXRsZXM+PHRpdGxlPkV2aWRlbmNlIG9mIHByb2F0aGVyb2dlbmljIGluZmxhbW1hdGlvbiBp
biBwb2x5Y3lzdGljIG92YXJ5IHN5bmRyb21lPC90aXRsZT48c2Vjb25kYXJ5LXRpdGxlPk1ldGFi
b2xpc208L3NlY29uZGFyeS10aXRsZT48YWx0LXRpdGxlPk1ldGFib2xpc206IGNsaW5pY2FsIGFu
ZCBleHBlcmltZW50YWw8L2FsdC10aXRsZT48L3RpdGxlcz48cGVyaW9kaWNhbD48ZnVsbC10aXRs
ZT5NZXRhYm9saXNtPC9mdWxsLXRpdGxlPjxhYmJyLTE+TWV0YWJvbGlzbTogY2xpbmljYWwgYW5k
IGV4cGVyaW1lbnRhbDwvYWJici0xPjwvcGVyaW9kaWNhbD48YWx0LXBlcmlvZGljYWw+PGZ1bGwt
dGl0bGU+TWV0YWJvbGlzbTwvZnVsbC10aXRsZT48YWJici0xPk1ldGFib2xpc206IGNsaW5pY2Fs
IGFuZCBleHBlcmltZW50YWw8L2FiYnItMT48L2FsdC1wZXJpb2RpY2FsPjxwYWdlcz45NTQtNjI8
L3BhZ2VzPjx2b2x1bWU+NTg8L3ZvbHVtZT48bnVtYmVyPjc8L251bWJlcj48ZWRpdGlvbj4yMDA5
LzA0LzIxPC9lZGl0aW9uPjxrZXl3b3Jkcz48a2V5d29yZD5BYnNvcnB0aW9tZXRyeSwgUGhvdG9u
PC9rZXl3b3JkPjxrZXl3b3JkPkFkdWx0PC9rZXl3b3JkPjxrZXl3b3JkPkFuZHJvZ2Vucy9ibG9v
ZDwva2V5d29yZD48a2V5d29yZD5BdGhlcm9zY2xlcm9zaXMvYmxvb2QvKnBhdGhvbG9neTwva2V5
d29yZD48a2V5d29yZD5DLVJlYWN0aXZlIFByb3RlaW4vbWV0YWJvbGlzbTwva2V5d29yZD48a2V5
d29yZD5DaGVtb2tpbmUgQ0NMMi9ibG9vZDwva2V5d29yZD48a2V5d29yZD5FbGVjdHJvcGhvcmV0
aWMgTW9iaWxpdHkgU2hpZnQgQXNzYXk8L2tleXdvcmQ+PGtleXdvcmQ+RmVtYWxlPC9rZXl3b3Jk
PjxrZXl3b3JkPkdsdWNvc2UgVG9sZXJhbmNlIFRlc3Q8L2tleXdvcmQ+PGtleXdvcmQ+SHVtYW5z
PC9rZXl3b3JkPjxrZXl3b3JkPkludGVyY2VsbHVsYXIgQWRoZXNpb24gTW9sZWN1bGUtMS9ibG9v
ZDwva2V5d29yZD48a2V5d29yZD5JbnRlcmxldWtpbi02L2Jsb29kPC9rZXl3b3JkPjxrZXl3b3Jk
Pk1hdHJpeCBNZXRhbGxvcHJvdGVpbmFzZSAyL2Jsb29kPC9rZXl3b3JkPjxrZXl3b3JkPk5GLWth
cHBhIEIvYmxvb2Q8L2tleXdvcmQ+PGtleXdvcmQ+T2Jlc2l0eS9ibG9vZC8qcGF0aG9sb2d5PC9r
ZXl3b3JkPjxrZXl3b3JkPlBsYXNtaW5vZ2VuIEFjdGl2YXRvciBJbmhpYml0b3IgMS9ibG9vZDwv
a2V5d29yZD48a2V5d29yZD5Qb2x5Y3lzdGljIE92YXJ5IFN5bmRyb21lL2Jsb29kLypwYXRob2xv
Z3k8L2tleXdvcmQ+PGtleXdvcmQ+WW91bmcgQWR1bHQ8L2tleXdvcmQ+PC9rZXl3b3Jkcz48ZGF0
ZXM+PHllYXI+MjAwOTwveWVhcj48cHViLWRhdGVzPjxkYXRlPkp1bDwvZGF0ZT48L3B1Yi1kYXRl
cz48L2RhdGVzPjxpc2JuPjAwMjYtMDQ5NTwvaXNibj48YWNjZXNzaW9uLW51bT4xOTM3NTc2Mzwv
YWNjZXNzaW9uLW51bT48dXJscz48cmVsYXRlZC11cmxzPjx1cmw+aHR0cDovL3d3dy5uY2JpLm5s
bS5uaWguZ292L3BtYy9hcnRpY2xlcy9QTUMyNzM3NTk1L3BkZi9uaWhtczEwNDkyMS5wZGY8L3Vy
bD48L3JlbGF0ZWQtdXJscz48L3VybHM+PGN1c3RvbTI+UG1jMjczNzU5NTwvY3VzdG9tMj48Y3Vz
dG9tNj5OaWhtczEwNDkyMTwvY3VzdG9tNj48ZWxlY3Ryb25pYy1yZXNvdXJjZS1udW0+MTAuMTAx
Ni9qLm1ldGFib2wuMjAwOS4wMi4wMjI8L2VsZWN0cm9uaWMtcmVzb3VyY2UtbnVtPjxyZW1vdGUt
ZGF0YWJhc2UtcHJvdmlkZXI+TkxNPC9yZW1vdGUtZGF0YWJhc2UtcHJvdmlkZXI+PGxhbmd1YWdl
PmVuZzwvbGFuZ3VhZ2U+PC9yZWNvcmQ+PC9DaXRlPjwvRW5kTm90ZT4A
</w:fldData>
        </w:fldChar>
      </w:r>
      <w:r w:rsidR="00EB5762" w:rsidRPr="003D3AE7">
        <w:rPr>
          <w:rFonts w:ascii="Times New Roman" w:hAnsi="Times New Roman" w:cs="Times New Roman"/>
          <w:sz w:val="32"/>
          <w:szCs w:val="32"/>
        </w:rPr>
        <w:instrText xml:space="preserve"> ADDIN EN.CITE.DATA </w:instrText>
      </w:r>
      <w:r w:rsidR="00EB5762" w:rsidRPr="003D3AE7">
        <w:rPr>
          <w:rFonts w:ascii="Times New Roman" w:hAnsi="Times New Roman" w:cs="Times New Roman"/>
          <w:sz w:val="32"/>
          <w:szCs w:val="32"/>
        </w:rPr>
      </w:r>
      <w:r w:rsidR="00EB5762" w:rsidRPr="003D3AE7">
        <w:rPr>
          <w:rFonts w:ascii="Times New Roman" w:hAnsi="Times New Roman" w:cs="Times New Roman"/>
          <w:sz w:val="32"/>
          <w:szCs w:val="32"/>
        </w:rPr>
        <w:fldChar w:fldCharType="end"/>
      </w:r>
      <w:r w:rsidRPr="003D3AE7">
        <w:rPr>
          <w:rFonts w:ascii="Times New Roman" w:hAnsi="Times New Roman" w:cs="Times New Roman"/>
          <w:sz w:val="32"/>
          <w:szCs w:val="32"/>
        </w:rPr>
      </w:r>
      <w:r w:rsidRPr="003D3AE7">
        <w:rPr>
          <w:rFonts w:ascii="Times New Roman" w:hAnsi="Times New Roman" w:cs="Times New Roman"/>
          <w:sz w:val="32"/>
          <w:szCs w:val="32"/>
        </w:rPr>
        <w:fldChar w:fldCharType="separate"/>
      </w:r>
      <w:r w:rsidR="00EB5762" w:rsidRPr="003D3AE7">
        <w:rPr>
          <w:rFonts w:ascii="Times New Roman" w:hAnsi="Times New Roman" w:cs="Times New Roman"/>
          <w:noProof/>
          <w:sz w:val="32"/>
          <w:szCs w:val="32"/>
        </w:rPr>
        <w:t>[13]</w:t>
      </w:r>
      <w:r w:rsidRPr="003D3AE7">
        <w:rPr>
          <w:rFonts w:ascii="Times New Roman" w:hAnsi="Times New Roman" w:cs="Times New Roman"/>
          <w:sz w:val="32"/>
          <w:szCs w:val="32"/>
        </w:rPr>
        <w:fldChar w:fldCharType="end"/>
      </w:r>
    </w:p>
    <w:p w:rsidR="003D1910" w:rsidRPr="003D3AE7" w:rsidRDefault="003D1910">
      <w:pPr>
        <w:rPr>
          <w:rFonts w:ascii="Times New Roman" w:hAnsi="Times New Roman" w:cs="Times New Roman"/>
          <w:sz w:val="32"/>
          <w:szCs w:val="32"/>
        </w:rPr>
      </w:pPr>
      <w:r w:rsidRPr="003D3AE7">
        <w:rPr>
          <w:rFonts w:ascii="Times New Roman" w:hAnsi="Times New Roman" w:cs="Times New Roman"/>
          <w:sz w:val="32"/>
          <w:szCs w:val="32"/>
        </w:rPr>
        <w:t>BMI not matched</w:t>
      </w:r>
      <w:r w:rsidR="003D3AE7">
        <w:rPr>
          <w:rFonts w:ascii="Times New Roman" w:hAnsi="Times New Roman" w:cs="Times New Roman"/>
          <w:sz w:val="32"/>
          <w:szCs w:val="32"/>
        </w:rPr>
        <w:t>：</w:t>
      </w:r>
      <w:r w:rsidRPr="003D3AE7">
        <w:rPr>
          <w:rFonts w:ascii="Times New Roman" w:hAnsi="Times New Roman" w:cs="Times New Roman"/>
          <w:sz w:val="32"/>
          <w:szCs w:val="32"/>
        </w:rPr>
        <w:fldChar w:fldCharType="begin">
          <w:fldData xml:space="preserve">PEVuZE5vdGU+PENpdGU+PEF1dGhvcj5MaW48L0F1dGhvcj48WWVhcj4yMDExPC9ZZWFyPjxSZWNO
dW0+MzI5MjwvUmVjTnVtPjxEaXNwbGF5VGV4dD5bMTQtMTddPC9EaXNwbGF5VGV4dD48cmVjb3Jk
PjxyZWMtbnVtYmVyPjMyOTI8L3JlYy1udW1iZXI+PGZvcmVpZ24ta2V5cz48a2V5IGFwcD0iRU4i
IGRiLWlkPSJhdHRkd3JyMDdmdHMwM2VlcHJ1NTkwOWV3ZmF2NTkycnNleHQiIHRpbWVzdGFtcD0i
MTQ0NDQwMjEwNiI+MzI5Mjwva2V5PjwvZm9yZWlnbi1rZXlzPjxyZWYtdHlwZSBuYW1lPSJKb3Vy
bmFsIEFydGljbGUiPjE3PC9yZWYtdHlwZT48Y29udHJpYnV0b3JzPjxhdXRob3JzPjxhdXRob3I+
TGluLCBZLiBTLjwvYXV0aG9yPjxhdXRob3I+VHNhaSwgUy4gSi48L2F1dGhvcj48YXV0aG9yPkxp
biwgTS4gVy48L2F1dGhvcj48YXV0aG9yPllhbmcsIEMuIFQuPC9hdXRob3I+PGF1dGhvcj5IdWFu
ZywgTS4gRi48L2F1dGhvcj48YXV0aG9yPld1LCBNLiBILjwvYXV0aG9yPjwvYXV0aG9ycz48L2Nv
bnRyaWJ1dG9ycz48YXV0aC1hZGRyZXNzPkRlcGFydG1lbnQgb2YgT2JzdGV0cmljcyBhbmQgR3lu
ZWNvbG9neSwgQ2hpLU1laSBGb3VuZGF0aW9uIE1lZGljYWwgQ2VudGVyLCBUYWluYW4sIFRhaXdh
bi48L2F1dGgtYWRkcmVzcz48dGl0bGVzPjx0aXRsZT5JbnRlcmxldWtpbi02IGFzIGFuIGVhcmx5
IGNocm9uaWMgaW5mbGFtbWF0b3J5IG1hcmtlciBpbiBwb2x5Y3lzdGljIG92YXJ5IHN5bmRyb21l
IHdpdGggaW5zdWxpbiByZWNlcHRvciBzdWJzdHJhdGUtMiBwb2x5bW9ycGhpc208L3RpdGxlPjxz
ZWNvbmRhcnktdGl0bGU+QW0gSiBSZXByb2QgSW1tdW5vbDwvc2Vjb25kYXJ5LXRpdGxlPjxhbHQt
dGl0bGU+QW1lcmljYW4gam91cm5hbCBvZiByZXByb2R1Y3RpdmUgaW1tdW5vbG9neSAoTmV3IFlv
cmssIE4uWS4gOiAxOTg5KTwvYWx0LXRpdGxlPjwvdGl0bGVzPjxwZXJpb2RpY2FsPjxmdWxsLXRp
dGxlPkFtIEogUmVwcm9kIEltbXVub2w8L2Z1bGwtdGl0bGU+PGFiYnItMT5BbWVyaWNhbiBqb3Vy
bmFsIG9mIHJlcHJvZHVjdGl2ZSBpbW11bm9sb2d5IChOZXcgWW9yaywgTi5ZLiA6IDE5ODkpPC9h
YmJyLTE+PC9wZXJpb2RpY2FsPjxhbHQtcGVyaW9kaWNhbD48ZnVsbC10aXRsZT5BbSBKIFJlcHJv
ZCBJbW11bm9sPC9mdWxsLXRpdGxlPjxhYmJyLTE+QW1lcmljYW4gam91cm5hbCBvZiByZXByb2R1
Y3RpdmUgaW1tdW5vbG9neSAoTmV3IFlvcmssIE4uWS4gOiAxOTg5KTwvYWJici0xPjwvYWx0LXBl
cmlvZGljYWw+PHBhZ2VzPjUyNy0zMzwvcGFnZXM+PHZvbHVtZT42Njwvdm9sdW1lPjxudW1iZXI+
NjwvbnVtYmVyPjxlZGl0aW9uPjIwMTEvMDgvMDI8L2VkaXRpb24+PGtleXdvcmRzPjxrZXl3b3Jk
PkFkb2xlc2NlbnQ8L2tleXdvcmQ+PGtleXdvcmQ+QWR1bHQ8L2tleXdvcmQ+PGtleXdvcmQ+Q2Fz
ZS1Db250cm9sIFN0dWRpZXM8L2tleXdvcmQ+PGtleXdvcmQ+RmVtYWxlPC9rZXl3b3JkPjxrZXl3
b3JkPkhvbW96eWdvdGU8L2tleXdvcmQ+PGtleXdvcmQ+SHVtYW5zPC9rZXl3b3JkPjxrZXl3b3Jk
Pkh5cG9nbHljZW1pYyBBZ2VudHMvdGhlcmFwZXV0aWMgdXNlPC9rZXl3b3JkPjxrZXl3b3JkPklu
ZmxhbW1hdGlvbi9pbW11bm9sb2d5PC9rZXl3b3JkPjxrZXl3b3JkPkluZmxhbW1hdGlvbiBNZWRp
YXRvcnMvYmxvb2Q8L2tleXdvcmQ+PGtleXdvcmQ+SW5zdWxpbiBSZWNlcHRvciBTdWJzdHJhdGUg
UHJvdGVpbnMvKmdlbmV0aWNzPC9rZXl3b3JkPjxrZXl3b3JkPkludGVybGV1a2luLTYvKmJsb29k
PC9rZXl3b3JkPjxrZXl3b3JkPk1ldGZvcm1pbi90aGVyYXBldXRpYyB1c2U8L2tleXdvcmQ+PGtl
eXdvcmQ+TWlkZGxlIEFnZWQ8L2tleXdvcmQ+PGtleXdvcmQ+UG9seWN5c3RpYyBPdmFyeSBTeW5k
cm9tZS9kcnVnIHRoZXJhcHkvZXBpZGVtaW9sb2d5LypnZW5ldGljcy8qaW1tdW5vbG9neTwva2V5
d29yZD48a2V5d29yZD4qUG9seW1vcnBoaXNtLCBHZW5ldGljPC9rZXl3b3JkPjxrZXl3b3JkPlRh
aXdhbi9lcGlkZW1pb2xvZ3k8L2tleXdvcmQ+PGtleXdvcmQ+VHJlYXRtZW50IE91dGNvbWU8L2tl
eXdvcmQ+PGtleXdvcmQ+WW91bmcgQWR1bHQ8L2tleXdvcmQ+PC9rZXl3b3Jkcz48ZGF0ZXM+PHll
YXI+MjAxMTwveWVhcj48cHViLWRhdGVzPjxkYXRlPkRlYzwvZGF0ZT48L3B1Yi1kYXRlcz48L2Rh
dGVzPjxpc2JuPjEwNDYtNzQwODwvaXNibj48YWNjZXNzaW9uLW51bT4yMTgwMTI2NzwvYWNjZXNz
aW9uLW51bT48dXJscz48cmVsYXRlZC11cmxzPjx1cmw+aHR0cDovL29ubGluZWxpYnJhcnkud2ls
ZXkuY29tL2RvaS8xMC4xMTExL2ouMTYwMC0wODk3LjIwMTEuMDEwNTkueC9hYnN0cmFjdDwvdXJs
PjwvcmVsYXRlZC11cmxzPjwvdXJscz48ZWxlY3Ryb25pYy1yZXNvdXJjZS1udW0+MTAuMTExMS9q
LjE2MDAtMDg5Ny4yMDExLjAxMDU5Lng8L2VsZWN0cm9uaWMtcmVzb3VyY2UtbnVtPjxyZW1vdGUt
ZGF0YWJhc2UtcHJvdmlkZXI+TkxNPC9yZW1vdGUtZGF0YWJhc2UtcHJvdmlkZXI+PGxhbmd1YWdl
PmVuZzwvbGFuZ3VhZ2U+PC9yZWNvcmQ+PC9DaXRlPjxDaXRlPjxBdXRob3I+WGlvbmc8L0F1dGhv
cj48WWVhcj4yMDExPC9ZZWFyPjxSZWNOdW0+MzI5MTwvUmVjTnVtPjxyZWNvcmQ+PHJlYy1udW1i
ZXI+MzI5MTwvcmVjLW51bWJlcj48Zm9yZWlnbi1rZXlzPjxrZXkgYXBwPSJFTiIgZGItaWQ9ImF0
dGR3cnIwN2Z0czAzZWVwcnU1OTA5ZXdmYXY1OTJyc2V4dCIgdGltZXN0YW1wPSIxNDQ0NDAyMTA2
Ij4zMjkxPC9rZXk+PC9mb3JlaWduLWtleXM+PHJlZi10eXBlIG5hbWU9IkpvdXJuYWwgQXJ0aWNs
ZSI+MTc8L3JlZi10eXBlPjxjb250cmlidXRvcnM+PGF1dGhvcnM+PGF1dGhvcj5YaW9uZywgWS4g
TC48L2F1dGhvcj48YXV0aG9yPkxpYW5nLCBYLiBZLjwvYXV0aG9yPjxhdXRob3I+WWFuZywgWC48
L2F1dGhvcj48YXV0aG9yPkxpLCBZLjwvYXV0aG9yPjxhdXRob3I+V2VpLCBMLiBOLjwvYXV0aG9y
PjwvYXV0aG9ycz48L2NvbnRyaWJ1dG9ycz48YXV0aC1hZGRyZXNzPkNlbnRyZSBvZiBSZXByb2R1
Y3RpdmUgTWVkaWNpbmUsIFpodWhhaSBXb21lbiBhbmQgQ2hpbGRyZW4mYXBvcztzIEhvc3BpdGFs
IGFuZCBIZWFsdGggSW5zdGl0dXRlLCBaaHVoYWkgNTE5MDAwLCBQZW9wbGUmYXBvcztzIFJlcHVi
bGljIG9mIENoaW5hLjwvYXV0aC1hZGRyZXNzPjx0aXRsZXM+PHRpdGxlPkxvdy1ncmFkZSBjaHJv
bmljIGluZmxhbW1hdGlvbiBpbiB0aGUgcGVyaXBoZXJhbCBibG9vZCBhbmQgb3ZhcmllcyBvZiB3
b21lbiB3aXRoIHBvbHljeXN0aWMgb3ZhcmlhbiBzeW5kcm9tZTwvdGl0bGU+PHNlY29uZGFyeS10
aXRsZT5FdXIgSiBPYnN0ZXQgR3luZWNvbCBSZXByb2QgQmlvbDwvc2Vjb25kYXJ5LXRpdGxlPjxh
bHQtdGl0bGU+RXVyb3BlYW4gam91cm5hbCBvZiBvYnN0ZXRyaWNzLCBneW5lY29sb2d5LCBhbmQg
cmVwcm9kdWN0aXZlIGJpb2xvZ3k8L2FsdC10aXRsZT48L3RpdGxlcz48cGVyaW9kaWNhbD48ZnVs
bC10aXRsZT5FdXIgSiBPYnN0ZXQgR3luZWNvbCBSZXByb2QgQmlvbDwvZnVsbC10aXRsZT48YWJi
ci0xPkV1cm9wZWFuIGpvdXJuYWwgb2Ygb2JzdGV0cmljcywgZ3luZWNvbG9neSwgYW5kIHJlcHJv
ZHVjdGl2ZSBiaW9sb2d5PC9hYmJyLTE+PC9wZXJpb2RpY2FsPjxhbHQtcGVyaW9kaWNhbD48ZnVs
bC10aXRsZT5FdXIgSiBPYnN0ZXQgR3luZWNvbCBSZXByb2QgQmlvbDwvZnVsbC10aXRsZT48YWJi
ci0xPkV1cm9wZWFuIGpvdXJuYWwgb2Ygb2JzdGV0cmljcywgZ3luZWNvbG9neSwgYW5kIHJlcHJv
ZHVjdGl2ZSBiaW9sb2d5PC9hYmJyLTE+PC9hbHQtcGVyaW9kaWNhbD48cGFnZXM+MTQ4LTUwPC9w
YWdlcz48dm9sdW1lPjE1OTwvdm9sdW1lPjxudW1iZXI+MTwvbnVtYmVyPjxlZGl0aW9uPjIwMTEv
MDkvMTM8L2VkaXRpb24+PGtleXdvcmRzPjxrZXl3b3JkPkFkdWx0PC9rZXl3b3JkPjxrZXl3b3Jk
PkFudGlnZW5zLCBDRDE0L21ldGFib2xpc208L2tleXdvcmQ+PGtleXdvcmQ+QW50aWdlbnMsIENE
My9tZXRhYm9saXNtPC9rZXl3b3JkPjxrZXl3b3JkPkZlbWFsZTwva2V5d29yZD48a2V5d29yZD5G
b2xsaWN1bGFyIFBoYXNlL2Jsb29kPC9rZXl3b3JkPjxrZXl3b3JkPkdyYW51bG9jeXRlcy9pbW11
bm9sb2d5L21ldGFib2xpc20vcGF0aG9sb2d5PC9rZXl3b3JkPjxrZXl3b3JkPkh1bWFuczwva2V5
d29yZD48a2V5d29yZD5IeXBlcnRyaWdseWNlcmlkZW1pYS9ldGlvbG9neTwva2V5d29yZD48a2V5
d29yZD5JbW11bm9oaXN0b2NoZW1pc3RyeTwva2V5d29yZD48a2V5d29yZD5JbmZsYW1tYXRpb24g
TWVkaWF0b3JzLypibG9vZDwva2V5d29yZD48a2V5d29yZD5MZXVrb2N5dGUgQ291bnQ8L2tleXdv
cmQ+PGtleXdvcmQ+THltcGhvY3l0ZSBDb3VudDwva2V5d29yZD48a2V5d29yZD5MeW1waG9jeXRl
cy9pbW11bm9sb2d5L21ldGFib2xpc20vcGF0aG9sb2d5PC9rZXl3b3JkPjxrZXl3b3JkPk1hY3Jv
cGhhZ2VzL2ltbXVub2xvZ3kvbWV0YWJvbGlzbS9wYXRob2xvZ3k8L2tleXdvcmQ+PGtleXdvcmQ+
TW9ub2N5dGVzL2ltbXVub2xvZ3kvbWV0YWJvbGlzbS9wYXRob2xvZ3k8L2tleXdvcmQ+PGtleXdv
cmQ+T3ZhcnkvKmltbXVub2xvZ3kvcGF0aG9sb2d5PC9rZXl3b3JkPjxrZXl3b3JkPlBvbHljeXN0
aWMgT3ZhcnkgU3luZHJvbWUvYmxvb2QvKmltbXVub2xvZ3kvcGF0aG9sb2d5L3BoeXNpb3BhdGhv
bG9neTwva2V5d29yZD48a2V5d29yZD5Zb3VuZyBBZHVsdDwva2V5d29yZD48L2tleXdvcmRzPjxk
YXRlcz48eWVhcj4yMDExPC95ZWFyPjxwdWItZGF0ZXM+PGRhdGU+Tm92PC9kYXRlPjwvcHViLWRh
dGVzPjwvZGF0ZXM+PGlzYm4+MDMwMS0yMTE1PC9pc2JuPjxhY2Nlc3Npb24tbnVtPjIxOTA4MDkz
PC9hY2Nlc3Npb24tbnVtPjx1cmxzPjxyZWxhdGVkLXVybHM+PHVybD5odHRwOi8vd3d3LmVqb2cu
b3JnL2FydGljbGUvUzAzMDEtMjExNSgxMSkwMDQzMy03L2Fic3RyYWN0PC91cmw+PC9yZWxhdGVk
LXVybHM+PC91cmxzPjxlbGVjdHJvbmljLXJlc291cmNlLW51bT4xMC4xMDE2L2ouZWpvZ3JiLjIw
MTEuMDcuMDEyPC9lbGVjdHJvbmljLXJlc291cmNlLW51bT48cmVtb3RlLWRhdGFiYXNlLXByb3Zp
ZGVyPk5MTTwvcmVtb3RlLWRhdGFiYXNlLXByb3ZpZGVyPjxsYW5ndWFnZT5lbmc8L2xhbmd1YWdl
PjwvcmVjb3JkPjwvQ2l0ZT48Q2l0ZT48QXV0aG9yPkJlbnNvbjwvQXV0aG9yPjxZZWFyPjIwMDg8
L1llYXI+PFJlY051bT4zMzIyPC9SZWNOdW0+PHJlY29yZD48cmVjLW51bWJlcj4zMzIyPC9yZWMt
bnVtYmVyPjxmb3JlaWduLWtleXM+PGtleSBhcHA9IkVOIiBkYi1pZD0iYXR0ZHdycjA3ZnRzMDNl
ZXBydTU5MDlld2ZhdjU5MnJzZXh0IiB0aW1lc3RhbXA9IjE0NDQ0MDIxMDYiPjMzMjI8L2tleT48
L2ZvcmVpZ24ta2V5cz48cmVmLXR5cGUgbmFtZT0iSm91cm5hbCBBcnRpY2xlIj4xNzwvcmVmLXR5
cGU+PGNvbnRyaWJ1dG9ycz48YXV0aG9ycz48YXV0aG9yPkJlbnNvbiwgUy48L2F1dGhvcj48YXV0
aG9yPkphbnNzZW4sIE8uIEUuPC9hdXRob3I+PGF1dGhvcj5IYWhuLCBTLjwvYXV0aG9yPjxhdXRo
b3I+VGFuLCBTLjwvYXV0aG9yPjxhdXRob3I+RGlldHosIFQuPC9hdXRob3I+PGF1dGhvcj5NYW5u
LCBLLjwvYXV0aG9yPjxhdXRob3I+UGxlZ2VyLCBLLjwvYXV0aG9yPjxhdXRob3I+U2NoZWRsb3dz
a2ksIE0uPC9hdXRob3I+PGF1dGhvcj5BcmNrLCBQLiBDLjwvYXV0aG9yPjxhdXRob3I+RWxzZW5i
cnVjaCwgUy48L2F1dGhvcj48L2F1dGhvcnM+PC9jb250cmlidXRvcnM+PGF1dGgtYWRkcmVzcz5E
ZXBhcnRtZW50IG9mIE1lZGljYWwgUHN5Y2hvbG9neSAmYW1wOyBCZWhhdmlvcmFsIEltbXVub2Jp
b2xvZ3ksIFVuaXZlcnNpdHkgSG9zcGl0YWwgb2YgRXNzZW4sIFVuaXZlcnNpdHkgb2YgRHVpc2J1
cmctRXNzZW4sIEh1ZmVsYW5kc3RyLiA1NSwgNDUxMjIgRXNzZW4sIEdlcm1hbnkuPC9hdXRoLWFk
ZHJlc3M+PHRpdGxlcz48dGl0bGU+T2Jlc2l0eSwgZGVwcmVzc2lvbiwgYW5kIGNocm9uaWMgbG93
LWdyYWRlIGluZmxhbW1hdGlvbiBpbiB3b21lbiB3aXRoIHBvbHljeXN0aWMgb3Zhcnkgc3luZHJv
bWU8L3RpdGxlPjxzZWNvbmRhcnktdGl0bGU+QnJhaW4gQmVoYXYgSW1tdW48L3NlY29uZGFyeS10
aXRsZT48YWx0LXRpdGxlPkJyYWluLCBiZWhhdmlvciwgYW5kIGltbXVuaXR5PC9hbHQtdGl0bGU+
PC90aXRsZXM+PHBlcmlvZGljYWw+PGZ1bGwtdGl0bGU+QnJhaW4gQmVoYXYgSW1tdW48L2Z1bGwt
dGl0bGU+PGFiYnItMT5CcmFpbiwgYmVoYXZpb3IsIGFuZCBpbW11bml0eTwvYWJici0xPjwvcGVy
aW9kaWNhbD48YWx0LXBlcmlvZGljYWw+PGZ1bGwtdGl0bGU+QnJhaW4gQmVoYXYgSW1tdW48L2Z1
bGwtdGl0bGU+PGFiYnItMT5CcmFpbiwgYmVoYXZpb3IsIGFuZCBpbW11bml0eTwvYWJici0xPjwv
YWx0LXBlcmlvZGljYWw+PHBhZ2VzPjE3Ny04NDwvcGFnZXM+PHZvbHVtZT4yMjwvdm9sdW1lPjxu
dW1iZXI+MjwvbnVtYmVyPjxlZGl0aW9uPjIwMDcvMDgvMjU8L2VkaXRpb24+PGtleXdvcmRzPjxr
ZXl3b3JkPkFkdWx0PC9rZXl3b3JkPjxrZXl3b3JkPkJpb2xvZ2ljYWwgTWFya2Vycy9ibG9vZDwv
a2V5d29yZD48a2V5d29yZD5Cb2R5IE1hc3MgSW5kZXg8L2tleXdvcmQ+PGtleXdvcmQ+Q2FyZGlv
dmFzY3VsYXIgRGlzZWFzZXMvZXBpZGVtaW9sb2d5PC9rZXl3b3JkPjxrZXl3b3JkPkNocm9uaWMg
RGlzZWFzZTwva2V5d29yZD48a2V5d29yZD5Dcm9zcy1TZWN0aW9uYWwgU3R1ZGllczwva2V5d29y
ZD48a2V5d29yZD5EZXByZXNzaXZlIERpc29yZGVyLyplcGlkZW1pb2xvZ3kvaW1tdW5vbG9neS9w
c3ljaG9sb2d5PC9rZXl3b3JkPjxrZXl3b3JkPkZlbWFsZTwva2V5d29yZD48a2V5d29yZD5IdW1h
bnM8L2tleXdvcmQ+PGtleXdvcmQ+SW5mbGFtbWF0aW9uLyplcGlkZW1pb2xvZ3kvaW1tdW5vbG9n
eS9wc3ljaG9sb2d5PC9rZXl3b3JkPjxrZXl3b3JkPk9iZXNpdHkvKmVwaWRlbWlvbG9neS9pbW11
bm9sb2d5L3BzeWNob2xvZ3k8L2tleXdvcmQ+PGtleXdvcmQ+UG9seWN5c3RpYyBPdmFyeSBTeW5k
cm9tZS8qZXBpZGVtaW9sb2d5L2ltbXVub2xvZ3kvcHN5Y2hvbG9neTwva2V5d29yZD48a2V5d29y
ZD5QcmVkaWN0aXZlIFZhbHVlIG9mIFRlc3RzPC9rZXl3b3JkPjxrZXl3b3JkPlJpc2sgRmFjdG9y
czwva2V5d29yZD48L2tleXdvcmRzPjxkYXRlcz48eWVhcj4yMDA4PC95ZWFyPjxwdWItZGF0ZXM+
PGRhdGU+RmViPC9kYXRlPjwvcHViLWRhdGVzPjwvZGF0ZXM+PGlzYm4+MDg4OS0xNTkxPC9pc2Ju
PjxhY2Nlc3Npb24tbnVtPjE3NzE2ODU3PC9hY2Nlc3Npb24tbnVtPjx1cmxzPjxyZWxhdGVkLXVy
bHM+PHVybD5odHRwOi8vd3d3LnNjaWVuY2VkaXJlY3QuY29tL3NjaWVuY2UvYXJ0aWNsZS9waWkv
UzA4ODkxNTkxMDcwMDE2NjM8L3VybD48L3JlbGF0ZWQtdXJscz48L3VybHM+PGVsZWN0cm9uaWMt
cmVzb3VyY2UtbnVtPjEwLjEwMTYvai5iYmkuMjAwNy4wNy4wMDM8L2VsZWN0cm9uaWMtcmVzb3Vy
Y2UtbnVtPjxyZW1vdGUtZGF0YWJhc2UtcHJvdmlkZXI+TkxNPC9yZW1vdGUtZGF0YWJhc2UtcHJv
dmlkZXI+PGxhbmd1YWdlPmVuZzwvbGFuZ3VhZ2U+PC9yZWNvcmQ+PC9DaXRlPjxDaXRlPjxBdXRo
b3I+TW9obGlnPC9BdXRob3I+PFllYXI+MjAwNDwvWWVhcj48UmVjTnVtPjMzMzc8L1JlY051bT48
cmVjb3JkPjxyZWMtbnVtYmVyPjMzMzc8L3JlYy1udW1iZXI+PGZvcmVpZ24ta2V5cz48a2V5IGFw
cD0iRU4iIGRiLWlkPSJhdHRkd3JyMDdmdHMwM2VlcHJ1NTkwOWV3ZmF2NTkycnNleHQiIHRpbWVz
dGFtcD0iMTQ0NDQwMjEwNiI+MzMzNzwva2V5PjwvZm9yZWlnbi1rZXlzPjxyZWYtdHlwZSBuYW1l
PSJKb3VybmFsIEFydGljbGUiPjE3PC9yZWYtdHlwZT48Y29udHJpYnV0b3JzPjxhdXRob3JzPjxh
dXRob3I+TW9obGlnLCBNLjwvYXV0aG9yPjxhdXRob3I+U3ByYW5nZXIsIEouPC9hdXRob3I+PGF1
dGhvcj5Pc3RlcmhvZmYsIE0uPC9hdXRob3I+PGF1dGhvcj5SaXN0b3csIE0uPC9hdXRob3I+PGF1
dGhvcj5QZmVpZmZlciwgQS4gRi48L2F1dGhvcj48YXV0aG9yPlNjaGlsbCwgVC48L2F1dGhvcj48
YXV0aG9yPlNjaGxvc3NlciwgSC4gVy48L2F1dGhvcj48YXV0aG9yPkJyYWJhbnQsIEcuPC9hdXRo
b3I+PGF1dGhvcj5TY2hvZmwsIEMuPC9hdXRob3I+PC9hdXRob3JzPjwvY29udHJpYnV0b3JzPjxh
dXRoLWFkZHJlc3M+RGVwYXJ0bWVudCBvZiBDbGluaWNhbCBOdXRyaXRpb24sIEdlcm1hbiBJbnN0
aXR1dGUgb2YgSHVtYW4gTnV0cml0aW9uLCAxNDU1OCBQb3RzZGFtLVJlaGJydWVja2UsIEdlcm1h
bnkuPC9hdXRoLWFkZHJlc3M+PHRpdGxlcz48dGl0bGU+VGhlIHBvbHljeXN0aWMgb3Zhcnkgc3lu
ZHJvbWUgcGVyIHNlIGlzIG5vdCBhc3NvY2lhdGVkIHdpdGggaW5jcmVhc2VkIGNocm9uaWMgaW5m
bGFtbWF0aW9uPC90aXRsZT48c2Vjb25kYXJ5LXRpdGxlPkV1ciBKIEVuZG9jcmlub2w8L3NlY29u
ZGFyeS10aXRsZT48YWx0LXRpdGxlPkV1cm9wZWFuIGpvdXJuYWwgb2YgZW5kb2NyaW5vbG9neSAv
IEV1cm9wZWFuIEZlZGVyYXRpb24gb2YgRW5kb2NyaW5lIFNvY2lldGllczwvYWx0LXRpdGxlPjwv
dGl0bGVzPjxwZXJpb2RpY2FsPjxmdWxsLXRpdGxlPkV1ciBKIEVuZG9jcmlub2w8L2Z1bGwtdGl0
bGU+PGFiYnItMT5FdXJvcGVhbiBqb3VybmFsIG9mIGVuZG9jcmlub2xvZ3kgLyBFdXJvcGVhbiBG
ZWRlcmF0aW9uIG9mIEVuZG9jcmluZSBTb2NpZXRpZXM8L2FiYnItMT48L3BlcmlvZGljYWw+PGFs
dC1wZXJpb2RpY2FsPjxmdWxsLXRpdGxlPkV1ciBKIEVuZG9jcmlub2w8L2Z1bGwtdGl0bGU+PGFi
YnItMT5FdXJvcGVhbiBqb3VybmFsIG9mIGVuZG9jcmlub2xvZ3kgLyBFdXJvcGVhbiBGZWRlcmF0
aW9uIG9mIEVuZG9jcmluZSBTb2NpZXRpZXM8L2FiYnItMT48L2FsdC1wZXJpb2RpY2FsPjxwYWdl
cz41MjUtMzI8L3BhZ2VzPjx2b2x1bWU+MTUwPC92b2x1bWU+PG51bWJlcj40PC9udW1iZXI+PGVk
aXRpb24+MjAwNC8wNC8xNTwvZWRpdGlvbj48a2V5d29yZHM+PGtleXdvcmQ+QWR1bHQ8L2tleXdv
cmQ+PGtleXdvcmQ+Qy1SZWFjdGl2ZSBQcm90ZWluL21ldGFib2xpc208L2tleXdvcmQ+PGtleXdv
cmQ+Q2hyb25pYyBEaXNlYXNlPC9rZXl3b3JkPjxrZXl3b3JkPkRpYWJldGVzIE1lbGxpdHVzL2Vw
aWRlbWlvbG9neTwva2V5d29yZD48a2V5d29yZD5EaWFiZXRlcyBNZWxsaXR1cywgVHlwZSAyL2Vw
aWRlbWlvbG9neTwva2V5d29yZD48a2V5d29yZD5GZW1hbGU8L2tleXdvcmQ+PGtleXdvcmQ+SHVt
YW5zPC9rZXl3b3JkPjxrZXl3b3JkPkluZmxhbW1hdGlvbi8qZXBpZGVtaW9sb2d5L2dlbmV0aWNz
PC9rZXl3b3JkPjxrZXl3b3JkPkluc3VsaW4gUmVzaXN0YW5jZS9nZW5ldGljczwva2V5d29yZD48
a2V5d29yZD5JbnRlcmxldWtpbi02L2Jsb29kL2dlbmV0aWNzPC9rZXl3b3JkPjxrZXl3b3JkPk9i
ZXNpdHk8L2tleXdvcmQ+PGtleXdvcmQ+UG9seWN5c3RpYyBPdmFyeSBTeW5kcm9tZS8qZXBpZGVt
aW9sb2d5L2dlbmV0aWNzLyppbW11bm9sb2d5PC9rZXl3b3JkPjxrZXl3b3JkPlBvbHltb3JwaGlz
bSwgR2VuZXRpYzwva2V5d29yZD48a2V5d29yZD5Qcm9tb3RlciBSZWdpb25zLCBHZW5ldGljPC9r
ZXl3b3JkPjxrZXl3b3JkPlJpc2sgRmFjdG9yczwva2V5d29yZD48L2tleXdvcmRzPjxkYXRlcz48
eWVhcj4yMDA0PC95ZWFyPjxwdWItZGF0ZXM+PGRhdGU+QXByPC9kYXRlPjwvcHViLWRhdGVzPjwv
ZGF0ZXM+PGlzYm4+MDgwNC00NjQzIChQcmludCkmI3hEOzA4MDQtNDY0MzwvaXNibj48YWNjZXNz
aW9uLW51bT4xNTA4MDc4MzwvYWNjZXNzaW9uLW51bT48dXJscz48cmVsYXRlZC11cmxzPjx1cmw+
aHR0cDovL3d3dy5lamUtb25saW5lLm9yZy9jb250ZW50LzE1MC80LzUyNS5mdWxsLnBkZjwvdXJs
PjwvcmVsYXRlZC11cmxzPjwvdXJscz48cmVtb3RlLWRhdGFiYXNlLXByb3ZpZGVyPk5MTTwvcmVt
b3RlLWRhdGFiYXNlLXByb3ZpZGVyPjxsYW5ndWFnZT5lbmc8L2xhbmd1YWdlPjwvcmVjb3JkPjwv
Q2l0ZT48L0VuZE5vdGU+
</w:fldData>
        </w:fldChar>
      </w:r>
      <w:r w:rsidR="00EB5762" w:rsidRPr="003D3AE7">
        <w:rPr>
          <w:rFonts w:ascii="Times New Roman" w:hAnsi="Times New Roman" w:cs="Times New Roman"/>
          <w:sz w:val="32"/>
          <w:szCs w:val="32"/>
        </w:rPr>
        <w:instrText xml:space="preserve"> ADDIN EN.CITE </w:instrText>
      </w:r>
      <w:r w:rsidR="00EB5762" w:rsidRPr="003D3AE7">
        <w:rPr>
          <w:rFonts w:ascii="Times New Roman" w:hAnsi="Times New Roman" w:cs="Times New Roman"/>
          <w:sz w:val="32"/>
          <w:szCs w:val="32"/>
        </w:rPr>
        <w:fldChar w:fldCharType="begin">
          <w:fldData xml:space="preserve">PEVuZE5vdGU+PENpdGU+PEF1dGhvcj5MaW48L0F1dGhvcj48WWVhcj4yMDExPC9ZZWFyPjxSZWNO
dW0+MzI5MjwvUmVjTnVtPjxEaXNwbGF5VGV4dD5bMTQtMTddPC9EaXNwbGF5VGV4dD48cmVjb3Jk
PjxyZWMtbnVtYmVyPjMyOTI8L3JlYy1udW1iZXI+PGZvcmVpZ24ta2V5cz48a2V5IGFwcD0iRU4i
IGRiLWlkPSJhdHRkd3JyMDdmdHMwM2VlcHJ1NTkwOWV3ZmF2NTkycnNleHQiIHRpbWVzdGFtcD0i
MTQ0NDQwMjEwNiI+MzI5Mjwva2V5PjwvZm9yZWlnbi1rZXlzPjxyZWYtdHlwZSBuYW1lPSJKb3Vy
bmFsIEFydGljbGUiPjE3PC9yZWYtdHlwZT48Y29udHJpYnV0b3JzPjxhdXRob3JzPjxhdXRob3I+
TGluLCBZLiBTLjwvYXV0aG9yPjxhdXRob3I+VHNhaSwgUy4gSi48L2F1dGhvcj48YXV0aG9yPkxp
biwgTS4gVy48L2F1dGhvcj48YXV0aG9yPllhbmcsIEMuIFQuPC9hdXRob3I+PGF1dGhvcj5IdWFu
ZywgTS4gRi48L2F1dGhvcj48YXV0aG9yPld1LCBNLiBILjwvYXV0aG9yPjwvYXV0aG9ycz48L2Nv
bnRyaWJ1dG9ycz48YXV0aC1hZGRyZXNzPkRlcGFydG1lbnQgb2YgT2JzdGV0cmljcyBhbmQgR3lu
ZWNvbG9neSwgQ2hpLU1laSBGb3VuZGF0aW9uIE1lZGljYWwgQ2VudGVyLCBUYWluYW4sIFRhaXdh
bi48L2F1dGgtYWRkcmVzcz48dGl0bGVzPjx0aXRsZT5JbnRlcmxldWtpbi02IGFzIGFuIGVhcmx5
IGNocm9uaWMgaW5mbGFtbWF0b3J5IG1hcmtlciBpbiBwb2x5Y3lzdGljIG92YXJ5IHN5bmRyb21l
IHdpdGggaW5zdWxpbiByZWNlcHRvciBzdWJzdHJhdGUtMiBwb2x5bW9ycGhpc208L3RpdGxlPjxz
ZWNvbmRhcnktdGl0bGU+QW0gSiBSZXByb2QgSW1tdW5vbDwvc2Vjb25kYXJ5LXRpdGxlPjxhbHQt
dGl0bGU+QW1lcmljYW4gam91cm5hbCBvZiByZXByb2R1Y3RpdmUgaW1tdW5vbG9neSAoTmV3IFlv
cmssIE4uWS4gOiAxOTg5KTwvYWx0LXRpdGxlPjwvdGl0bGVzPjxwZXJpb2RpY2FsPjxmdWxsLXRp
dGxlPkFtIEogUmVwcm9kIEltbXVub2w8L2Z1bGwtdGl0bGU+PGFiYnItMT5BbWVyaWNhbiBqb3Vy
bmFsIG9mIHJlcHJvZHVjdGl2ZSBpbW11bm9sb2d5IChOZXcgWW9yaywgTi5ZLiA6IDE5ODkpPC9h
YmJyLTE+PC9wZXJpb2RpY2FsPjxhbHQtcGVyaW9kaWNhbD48ZnVsbC10aXRsZT5BbSBKIFJlcHJv
ZCBJbW11bm9sPC9mdWxsLXRpdGxlPjxhYmJyLTE+QW1lcmljYW4gam91cm5hbCBvZiByZXByb2R1
Y3RpdmUgaW1tdW5vbG9neSAoTmV3IFlvcmssIE4uWS4gOiAxOTg5KTwvYWJici0xPjwvYWx0LXBl
cmlvZGljYWw+PHBhZ2VzPjUyNy0zMzwvcGFnZXM+PHZvbHVtZT42Njwvdm9sdW1lPjxudW1iZXI+
NjwvbnVtYmVyPjxlZGl0aW9uPjIwMTEvMDgvMDI8L2VkaXRpb24+PGtleXdvcmRzPjxrZXl3b3Jk
PkFkb2xlc2NlbnQ8L2tleXdvcmQ+PGtleXdvcmQ+QWR1bHQ8L2tleXdvcmQ+PGtleXdvcmQ+Q2Fz
ZS1Db250cm9sIFN0dWRpZXM8L2tleXdvcmQ+PGtleXdvcmQ+RmVtYWxlPC9rZXl3b3JkPjxrZXl3
b3JkPkhvbW96eWdvdGU8L2tleXdvcmQ+PGtleXdvcmQ+SHVtYW5zPC9rZXl3b3JkPjxrZXl3b3Jk
Pkh5cG9nbHljZW1pYyBBZ2VudHMvdGhlcmFwZXV0aWMgdXNlPC9rZXl3b3JkPjxrZXl3b3JkPklu
ZmxhbW1hdGlvbi9pbW11bm9sb2d5PC9rZXl3b3JkPjxrZXl3b3JkPkluZmxhbW1hdGlvbiBNZWRp
YXRvcnMvYmxvb2Q8L2tleXdvcmQ+PGtleXdvcmQ+SW5zdWxpbiBSZWNlcHRvciBTdWJzdHJhdGUg
UHJvdGVpbnMvKmdlbmV0aWNzPC9rZXl3b3JkPjxrZXl3b3JkPkludGVybGV1a2luLTYvKmJsb29k
PC9rZXl3b3JkPjxrZXl3b3JkPk1ldGZvcm1pbi90aGVyYXBldXRpYyB1c2U8L2tleXdvcmQ+PGtl
eXdvcmQ+TWlkZGxlIEFnZWQ8L2tleXdvcmQ+PGtleXdvcmQ+UG9seWN5c3RpYyBPdmFyeSBTeW5k
cm9tZS9kcnVnIHRoZXJhcHkvZXBpZGVtaW9sb2d5LypnZW5ldGljcy8qaW1tdW5vbG9neTwva2V5
d29yZD48a2V5d29yZD4qUG9seW1vcnBoaXNtLCBHZW5ldGljPC9rZXl3b3JkPjxrZXl3b3JkPlRh
aXdhbi9lcGlkZW1pb2xvZ3k8L2tleXdvcmQ+PGtleXdvcmQ+VHJlYXRtZW50IE91dGNvbWU8L2tl
eXdvcmQ+PGtleXdvcmQ+WW91bmcgQWR1bHQ8L2tleXdvcmQ+PC9rZXl3b3Jkcz48ZGF0ZXM+PHll
YXI+MjAxMTwveWVhcj48cHViLWRhdGVzPjxkYXRlPkRlYzwvZGF0ZT48L3B1Yi1kYXRlcz48L2Rh
dGVzPjxpc2JuPjEwNDYtNzQwODwvaXNibj48YWNjZXNzaW9uLW51bT4yMTgwMTI2NzwvYWNjZXNz
aW9uLW51bT48dXJscz48cmVsYXRlZC11cmxzPjx1cmw+aHR0cDovL29ubGluZWxpYnJhcnkud2ls
ZXkuY29tL2RvaS8xMC4xMTExL2ouMTYwMC0wODk3LjIwMTEuMDEwNTkueC9hYnN0cmFjdDwvdXJs
PjwvcmVsYXRlZC11cmxzPjwvdXJscz48ZWxlY3Ryb25pYy1yZXNvdXJjZS1udW0+MTAuMTExMS9q
LjE2MDAtMDg5Ny4yMDExLjAxMDU5Lng8L2VsZWN0cm9uaWMtcmVzb3VyY2UtbnVtPjxyZW1vdGUt
ZGF0YWJhc2UtcHJvdmlkZXI+TkxNPC9yZW1vdGUtZGF0YWJhc2UtcHJvdmlkZXI+PGxhbmd1YWdl
PmVuZzwvbGFuZ3VhZ2U+PC9yZWNvcmQ+PC9DaXRlPjxDaXRlPjxBdXRob3I+WGlvbmc8L0F1dGhv
cj48WWVhcj4yMDExPC9ZZWFyPjxSZWNOdW0+MzI5MTwvUmVjTnVtPjxyZWNvcmQ+PHJlYy1udW1i
ZXI+MzI5MTwvcmVjLW51bWJlcj48Zm9yZWlnbi1rZXlzPjxrZXkgYXBwPSJFTiIgZGItaWQ9ImF0
dGR3cnIwN2Z0czAzZWVwcnU1OTA5ZXdmYXY1OTJyc2V4dCIgdGltZXN0YW1wPSIxNDQ0NDAyMTA2
Ij4zMjkxPC9rZXk+PC9mb3JlaWduLWtleXM+PHJlZi10eXBlIG5hbWU9IkpvdXJuYWwgQXJ0aWNs
ZSI+MTc8L3JlZi10eXBlPjxjb250cmlidXRvcnM+PGF1dGhvcnM+PGF1dGhvcj5YaW9uZywgWS4g
TC48L2F1dGhvcj48YXV0aG9yPkxpYW5nLCBYLiBZLjwvYXV0aG9yPjxhdXRob3I+WWFuZywgWC48
L2F1dGhvcj48YXV0aG9yPkxpLCBZLjwvYXV0aG9yPjxhdXRob3I+V2VpLCBMLiBOLjwvYXV0aG9y
PjwvYXV0aG9ycz48L2NvbnRyaWJ1dG9ycz48YXV0aC1hZGRyZXNzPkNlbnRyZSBvZiBSZXByb2R1
Y3RpdmUgTWVkaWNpbmUsIFpodWhhaSBXb21lbiBhbmQgQ2hpbGRyZW4mYXBvcztzIEhvc3BpdGFs
IGFuZCBIZWFsdGggSW5zdGl0dXRlLCBaaHVoYWkgNTE5MDAwLCBQZW9wbGUmYXBvcztzIFJlcHVi
bGljIG9mIENoaW5hLjwvYXV0aC1hZGRyZXNzPjx0aXRsZXM+PHRpdGxlPkxvdy1ncmFkZSBjaHJv
bmljIGluZmxhbW1hdGlvbiBpbiB0aGUgcGVyaXBoZXJhbCBibG9vZCBhbmQgb3ZhcmllcyBvZiB3
b21lbiB3aXRoIHBvbHljeXN0aWMgb3ZhcmlhbiBzeW5kcm9tZTwvdGl0bGU+PHNlY29uZGFyeS10
aXRsZT5FdXIgSiBPYnN0ZXQgR3luZWNvbCBSZXByb2QgQmlvbDwvc2Vjb25kYXJ5LXRpdGxlPjxh
bHQtdGl0bGU+RXVyb3BlYW4gam91cm5hbCBvZiBvYnN0ZXRyaWNzLCBneW5lY29sb2d5LCBhbmQg
cmVwcm9kdWN0aXZlIGJpb2xvZ3k8L2FsdC10aXRsZT48L3RpdGxlcz48cGVyaW9kaWNhbD48ZnVs
bC10aXRsZT5FdXIgSiBPYnN0ZXQgR3luZWNvbCBSZXByb2QgQmlvbDwvZnVsbC10aXRsZT48YWJi
ci0xPkV1cm9wZWFuIGpvdXJuYWwgb2Ygb2JzdGV0cmljcywgZ3luZWNvbG9neSwgYW5kIHJlcHJv
ZHVjdGl2ZSBiaW9sb2d5PC9hYmJyLTE+PC9wZXJpb2RpY2FsPjxhbHQtcGVyaW9kaWNhbD48ZnVs
bC10aXRsZT5FdXIgSiBPYnN0ZXQgR3luZWNvbCBSZXByb2QgQmlvbDwvZnVsbC10aXRsZT48YWJi
ci0xPkV1cm9wZWFuIGpvdXJuYWwgb2Ygb2JzdGV0cmljcywgZ3luZWNvbG9neSwgYW5kIHJlcHJv
ZHVjdGl2ZSBiaW9sb2d5PC9hYmJyLTE+PC9hbHQtcGVyaW9kaWNhbD48cGFnZXM+MTQ4LTUwPC9w
YWdlcz48dm9sdW1lPjE1OTwvdm9sdW1lPjxudW1iZXI+MTwvbnVtYmVyPjxlZGl0aW9uPjIwMTEv
MDkvMTM8L2VkaXRpb24+PGtleXdvcmRzPjxrZXl3b3JkPkFkdWx0PC9rZXl3b3JkPjxrZXl3b3Jk
PkFudGlnZW5zLCBDRDE0L21ldGFib2xpc208L2tleXdvcmQ+PGtleXdvcmQ+QW50aWdlbnMsIENE
My9tZXRhYm9saXNtPC9rZXl3b3JkPjxrZXl3b3JkPkZlbWFsZTwva2V5d29yZD48a2V5d29yZD5G
b2xsaWN1bGFyIFBoYXNlL2Jsb29kPC9rZXl3b3JkPjxrZXl3b3JkPkdyYW51bG9jeXRlcy9pbW11
bm9sb2d5L21ldGFib2xpc20vcGF0aG9sb2d5PC9rZXl3b3JkPjxrZXl3b3JkPkh1bWFuczwva2V5
d29yZD48a2V5d29yZD5IeXBlcnRyaWdseWNlcmlkZW1pYS9ldGlvbG9neTwva2V5d29yZD48a2V5
d29yZD5JbW11bm9oaXN0b2NoZW1pc3RyeTwva2V5d29yZD48a2V5d29yZD5JbmZsYW1tYXRpb24g
TWVkaWF0b3JzLypibG9vZDwva2V5d29yZD48a2V5d29yZD5MZXVrb2N5dGUgQ291bnQ8L2tleXdv
cmQ+PGtleXdvcmQ+THltcGhvY3l0ZSBDb3VudDwva2V5d29yZD48a2V5d29yZD5MeW1waG9jeXRl
cy9pbW11bm9sb2d5L21ldGFib2xpc20vcGF0aG9sb2d5PC9rZXl3b3JkPjxrZXl3b3JkPk1hY3Jv
cGhhZ2VzL2ltbXVub2xvZ3kvbWV0YWJvbGlzbS9wYXRob2xvZ3k8L2tleXdvcmQ+PGtleXdvcmQ+
TW9ub2N5dGVzL2ltbXVub2xvZ3kvbWV0YWJvbGlzbS9wYXRob2xvZ3k8L2tleXdvcmQ+PGtleXdv
cmQ+T3ZhcnkvKmltbXVub2xvZ3kvcGF0aG9sb2d5PC9rZXl3b3JkPjxrZXl3b3JkPlBvbHljeXN0
aWMgT3ZhcnkgU3luZHJvbWUvYmxvb2QvKmltbXVub2xvZ3kvcGF0aG9sb2d5L3BoeXNpb3BhdGhv
bG9neTwva2V5d29yZD48a2V5d29yZD5Zb3VuZyBBZHVsdDwva2V5d29yZD48L2tleXdvcmRzPjxk
YXRlcz48eWVhcj4yMDExPC95ZWFyPjxwdWItZGF0ZXM+PGRhdGU+Tm92PC9kYXRlPjwvcHViLWRh
dGVzPjwvZGF0ZXM+PGlzYm4+MDMwMS0yMTE1PC9pc2JuPjxhY2Nlc3Npb24tbnVtPjIxOTA4MDkz
PC9hY2Nlc3Npb24tbnVtPjx1cmxzPjxyZWxhdGVkLXVybHM+PHVybD5odHRwOi8vd3d3LmVqb2cu
b3JnL2FydGljbGUvUzAzMDEtMjExNSgxMSkwMDQzMy03L2Fic3RyYWN0PC91cmw+PC9yZWxhdGVk
LXVybHM+PC91cmxzPjxlbGVjdHJvbmljLXJlc291cmNlLW51bT4xMC4xMDE2L2ouZWpvZ3JiLjIw
MTEuMDcuMDEyPC9lbGVjdHJvbmljLXJlc291cmNlLW51bT48cmVtb3RlLWRhdGFiYXNlLXByb3Zp
ZGVyPk5MTTwvcmVtb3RlLWRhdGFiYXNlLXByb3ZpZGVyPjxsYW5ndWFnZT5lbmc8L2xhbmd1YWdl
PjwvcmVjb3JkPjwvQ2l0ZT48Q2l0ZT48QXV0aG9yPkJlbnNvbjwvQXV0aG9yPjxZZWFyPjIwMDg8
L1llYXI+PFJlY051bT4zMzIyPC9SZWNOdW0+PHJlY29yZD48cmVjLW51bWJlcj4zMzIyPC9yZWMt
bnVtYmVyPjxmb3JlaWduLWtleXM+PGtleSBhcHA9IkVOIiBkYi1pZD0iYXR0ZHdycjA3ZnRzMDNl
ZXBydTU5MDlld2ZhdjU5MnJzZXh0IiB0aW1lc3RhbXA9IjE0NDQ0MDIxMDYiPjMzMjI8L2tleT48
L2ZvcmVpZ24ta2V5cz48cmVmLXR5cGUgbmFtZT0iSm91cm5hbCBBcnRpY2xlIj4xNzwvcmVmLXR5
cGU+PGNvbnRyaWJ1dG9ycz48YXV0aG9ycz48YXV0aG9yPkJlbnNvbiwgUy48L2F1dGhvcj48YXV0
aG9yPkphbnNzZW4sIE8uIEUuPC9hdXRob3I+PGF1dGhvcj5IYWhuLCBTLjwvYXV0aG9yPjxhdXRo
b3I+VGFuLCBTLjwvYXV0aG9yPjxhdXRob3I+RGlldHosIFQuPC9hdXRob3I+PGF1dGhvcj5NYW5u
LCBLLjwvYXV0aG9yPjxhdXRob3I+UGxlZ2VyLCBLLjwvYXV0aG9yPjxhdXRob3I+U2NoZWRsb3dz
a2ksIE0uPC9hdXRob3I+PGF1dGhvcj5BcmNrLCBQLiBDLjwvYXV0aG9yPjxhdXRob3I+RWxzZW5i
cnVjaCwgUy48L2F1dGhvcj48L2F1dGhvcnM+PC9jb250cmlidXRvcnM+PGF1dGgtYWRkcmVzcz5E
ZXBhcnRtZW50IG9mIE1lZGljYWwgUHN5Y2hvbG9neSAmYW1wOyBCZWhhdmlvcmFsIEltbXVub2Jp
b2xvZ3ksIFVuaXZlcnNpdHkgSG9zcGl0YWwgb2YgRXNzZW4sIFVuaXZlcnNpdHkgb2YgRHVpc2J1
cmctRXNzZW4sIEh1ZmVsYW5kc3RyLiA1NSwgNDUxMjIgRXNzZW4sIEdlcm1hbnkuPC9hdXRoLWFk
ZHJlc3M+PHRpdGxlcz48dGl0bGU+T2Jlc2l0eSwgZGVwcmVzc2lvbiwgYW5kIGNocm9uaWMgbG93
LWdyYWRlIGluZmxhbW1hdGlvbiBpbiB3b21lbiB3aXRoIHBvbHljeXN0aWMgb3Zhcnkgc3luZHJv
bWU8L3RpdGxlPjxzZWNvbmRhcnktdGl0bGU+QnJhaW4gQmVoYXYgSW1tdW48L3NlY29uZGFyeS10
aXRsZT48YWx0LXRpdGxlPkJyYWluLCBiZWhhdmlvciwgYW5kIGltbXVuaXR5PC9hbHQtdGl0bGU+
PC90aXRsZXM+PHBlcmlvZGljYWw+PGZ1bGwtdGl0bGU+QnJhaW4gQmVoYXYgSW1tdW48L2Z1bGwt
dGl0bGU+PGFiYnItMT5CcmFpbiwgYmVoYXZpb3IsIGFuZCBpbW11bml0eTwvYWJici0xPjwvcGVy
aW9kaWNhbD48YWx0LXBlcmlvZGljYWw+PGZ1bGwtdGl0bGU+QnJhaW4gQmVoYXYgSW1tdW48L2Z1
bGwtdGl0bGU+PGFiYnItMT5CcmFpbiwgYmVoYXZpb3IsIGFuZCBpbW11bml0eTwvYWJici0xPjwv
YWx0LXBlcmlvZGljYWw+PHBhZ2VzPjE3Ny04NDwvcGFnZXM+PHZvbHVtZT4yMjwvdm9sdW1lPjxu
dW1iZXI+MjwvbnVtYmVyPjxlZGl0aW9uPjIwMDcvMDgvMjU8L2VkaXRpb24+PGtleXdvcmRzPjxr
ZXl3b3JkPkFkdWx0PC9rZXl3b3JkPjxrZXl3b3JkPkJpb2xvZ2ljYWwgTWFya2Vycy9ibG9vZDwv
a2V5d29yZD48a2V5d29yZD5Cb2R5IE1hc3MgSW5kZXg8L2tleXdvcmQ+PGtleXdvcmQ+Q2FyZGlv
dmFzY3VsYXIgRGlzZWFzZXMvZXBpZGVtaW9sb2d5PC9rZXl3b3JkPjxrZXl3b3JkPkNocm9uaWMg
RGlzZWFzZTwva2V5d29yZD48a2V5d29yZD5Dcm9zcy1TZWN0aW9uYWwgU3R1ZGllczwva2V5d29y
ZD48a2V5d29yZD5EZXByZXNzaXZlIERpc29yZGVyLyplcGlkZW1pb2xvZ3kvaW1tdW5vbG9neS9w
c3ljaG9sb2d5PC9rZXl3b3JkPjxrZXl3b3JkPkZlbWFsZTwva2V5d29yZD48a2V5d29yZD5IdW1h
bnM8L2tleXdvcmQ+PGtleXdvcmQ+SW5mbGFtbWF0aW9uLyplcGlkZW1pb2xvZ3kvaW1tdW5vbG9n
eS9wc3ljaG9sb2d5PC9rZXl3b3JkPjxrZXl3b3JkPk9iZXNpdHkvKmVwaWRlbWlvbG9neS9pbW11
bm9sb2d5L3BzeWNob2xvZ3k8L2tleXdvcmQ+PGtleXdvcmQ+UG9seWN5c3RpYyBPdmFyeSBTeW5k
cm9tZS8qZXBpZGVtaW9sb2d5L2ltbXVub2xvZ3kvcHN5Y2hvbG9neTwva2V5d29yZD48a2V5d29y
ZD5QcmVkaWN0aXZlIFZhbHVlIG9mIFRlc3RzPC9rZXl3b3JkPjxrZXl3b3JkPlJpc2sgRmFjdG9y
czwva2V5d29yZD48L2tleXdvcmRzPjxkYXRlcz48eWVhcj4yMDA4PC95ZWFyPjxwdWItZGF0ZXM+
PGRhdGU+RmViPC9kYXRlPjwvcHViLWRhdGVzPjwvZGF0ZXM+PGlzYm4+MDg4OS0xNTkxPC9pc2Ju
PjxhY2Nlc3Npb24tbnVtPjE3NzE2ODU3PC9hY2Nlc3Npb24tbnVtPjx1cmxzPjxyZWxhdGVkLXVy
bHM+PHVybD5odHRwOi8vd3d3LnNjaWVuY2VkaXJlY3QuY29tL3NjaWVuY2UvYXJ0aWNsZS9waWkv
UzA4ODkxNTkxMDcwMDE2NjM8L3VybD48L3JlbGF0ZWQtdXJscz48L3VybHM+PGVsZWN0cm9uaWMt
cmVzb3VyY2UtbnVtPjEwLjEwMTYvai5iYmkuMjAwNy4wNy4wMDM8L2VsZWN0cm9uaWMtcmVzb3Vy
Y2UtbnVtPjxyZW1vdGUtZGF0YWJhc2UtcHJvdmlkZXI+TkxNPC9yZW1vdGUtZGF0YWJhc2UtcHJv
dmlkZXI+PGxhbmd1YWdlPmVuZzwvbGFuZ3VhZ2U+PC9yZWNvcmQ+PC9DaXRlPjxDaXRlPjxBdXRo
b3I+TW9obGlnPC9BdXRob3I+PFllYXI+MjAwNDwvWWVhcj48UmVjTnVtPjMzMzc8L1JlY051bT48
cmVjb3JkPjxyZWMtbnVtYmVyPjMzMzc8L3JlYy1udW1iZXI+PGZvcmVpZ24ta2V5cz48a2V5IGFw
cD0iRU4iIGRiLWlkPSJhdHRkd3JyMDdmdHMwM2VlcHJ1NTkwOWV3ZmF2NTkycnNleHQiIHRpbWVz
dGFtcD0iMTQ0NDQwMjEwNiI+MzMzNzwva2V5PjwvZm9yZWlnbi1rZXlzPjxyZWYtdHlwZSBuYW1l
PSJKb3VybmFsIEFydGljbGUiPjE3PC9yZWYtdHlwZT48Y29udHJpYnV0b3JzPjxhdXRob3JzPjxh
dXRob3I+TW9obGlnLCBNLjwvYXV0aG9yPjxhdXRob3I+U3ByYW5nZXIsIEouPC9hdXRob3I+PGF1
dGhvcj5Pc3RlcmhvZmYsIE0uPC9hdXRob3I+PGF1dGhvcj5SaXN0b3csIE0uPC9hdXRob3I+PGF1
dGhvcj5QZmVpZmZlciwgQS4gRi48L2F1dGhvcj48YXV0aG9yPlNjaGlsbCwgVC48L2F1dGhvcj48
YXV0aG9yPlNjaGxvc3NlciwgSC4gVy48L2F1dGhvcj48YXV0aG9yPkJyYWJhbnQsIEcuPC9hdXRo
b3I+PGF1dGhvcj5TY2hvZmwsIEMuPC9hdXRob3I+PC9hdXRob3JzPjwvY29udHJpYnV0b3JzPjxh
dXRoLWFkZHJlc3M+RGVwYXJ0bWVudCBvZiBDbGluaWNhbCBOdXRyaXRpb24sIEdlcm1hbiBJbnN0
aXR1dGUgb2YgSHVtYW4gTnV0cml0aW9uLCAxNDU1OCBQb3RzZGFtLVJlaGJydWVja2UsIEdlcm1h
bnkuPC9hdXRoLWFkZHJlc3M+PHRpdGxlcz48dGl0bGU+VGhlIHBvbHljeXN0aWMgb3Zhcnkgc3lu
ZHJvbWUgcGVyIHNlIGlzIG5vdCBhc3NvY2lhdGVkIHdpdGggaW5jcmVhc2VkIGNocm9uaWMgaW5m
bGFtbWF0aW9uPC90aXRsZT48c2Vjb25kYXJ5LXRpdGxlPkV1ciBKIEVuZG9jcmlub2w8L3NlY29u
ZGFyeS10aXRsZT48YWx0LXRpdGxlPkV1cm9wZWFuIGpvdXJuYWwgb2YgZW5kb2NyaW5vbG9neSAv
IEV1cm9wZWFuIEZlZGVyYXRpb24gb2YgRW5kb2NyaW5lIFNvY2lldGllczwvYWx0LXRpdGxlPjwv
dGl0bGVzPjxwZXJpb2RpY2FsPjxmdWxsLXRpdGxlPkV1ciBKIEVuZG9jcmlub2w8L2Z1bGwtdGl0
bGU+PGFiYnItMT5FdXJvcGVhbiBqb3VybmFsIG9mIGVuZG9jcmlub2xvZ3kgLyBFdXJvcGVhbiBG
ZWRlcmF0aW9uIG9mIEVuZG9jcmluZSBTb2NpZXRpZXM8L2FiYnItMT48L3BlcmlvZGljYWw+PGFs
dC1wZXJpb2RpY2FsPjxmdWxsLXRpdGxlPkV1ciBKIEVuZG9jcmlub2w8L2Z1bGwtdGl0bGU+PGFi
YnItMT5FdXJvcGVhbiBqb3VybmFsIG9mIGVuZG9jcmlub2xvZ3kgLyBFdXJvcGVhbiBGZWRlcmF0
aW9uIG9mIEVuZG9jcmluZSBTb2NpZXRpZXM8L2FiYnItMT48L2FsdC1wZXJpb2RpY2FsPjxwYWdl
cz41MjUtMzI8L3BhZ2VzPjx2b2x1bWU+MTUwPC92b2x1bWU+PG51bWJlcj40PC9udW1iZXI+PGVk
aXRpb24+MjAwNC8wNC8xNTwvZWRpdGlvbj48a2V5d29yZHM+PGtleXdvcmQ+QWR1bHQ8L2tleXdv
cmQ+PGtleXdvcmQ+Qy1SZWFjdGl2ZSBQcm90ZWluL21ldGFib2xpc208L2tleXdvcmQ+PGtleXdv
cmQ+Q2hyb25pYyBEaXNlYXNlPC9rZXl3b3JkPjxrZXl3b3JkPkRpYWJldGVzIE1lbGxpdHVzL2Vw
aWRlbWlvbG9neTwva2V5d29yZD48a2V5d29yZD5EaWFiZXRlcyBNZWxsaXR1cywgVHlwZSAyL2Vw
aWRlbWlvbG9neTwva2V5d29yZD48a2V5d29yZD5GZW1hbGU8L2tleXdvcmQ+PGtleXdvcmQ+SHVt
YW5zPC9rZXl3b3JkPjxrZXl3b3JkPkluZmxhbW1hdGlvbi8qZXBpZGVtaW9sb2d5L2dlbmV0aWNz
PC9rZXl3b3JkPjxrZXl3b3JkPkluc3VsaW4gUmVzaXN0YW5jZS9nZW5ldGljczwva2V5d29yZD48
a2V5d29yZD5JbnRlcmxldWtpbi02L2Jsb29kL2dlbmV0aWNzPC9rZXl3b3JkPjxrZXl3b3JkPk9i
ZXNpdHk8L2tleXdvcmQ+PGtleXdvcmQ+UG9seWN5c3RpYyBPdmFyeSBTeW5kcm9tZS8qZXBpZGVt
aW9sb2d5L2dlbmV0aWNzLyppbW11bm9sb2d5PC9rZXl3b3JkPjxrZXl3b3JkPlBvbHltb3JwaGlz
bSwgR2VuZXRpYzwva2V5d29yZD48a2V5d29yZD5Qcm9tb3RlciBSZWdpb25zLCBHZW5ldGljPC9r
ZXl3b3JkPjxrZXl3b3JkPlJpc2sgRmFjdG9yczwva2V5d29yZD48L2tleXdvcmRzPjxkYXRlcz48
eWVhcj4yMDA0PC95ZWFyPjxwdWItZGF0ZXM+PGRhdGU+QXByPC9kYXRlPjwvcHViLWRhdGVzPjwv
ZGF0ZXM+PGlzYm4+MDgwNC00NjQzIChQcmludCkmI3hEOzA4MDQtNDY0MzwvaXNibj48YWNjZXNz
aW9uLW51bT4xNTA4MDc4MzwvYWNjZXNzaW9uLW51bT48dXJscz48cmVsYXRlZC11cmxzPjx1cmw+
aHR0cDovL3d3dy5lamUtb25saW5lLm9yZy9jb250ZW50LzE1MC80LzUyNS5mdWxsLnBkZjwvdXJs
PjwvcmVsYXRlZC11cmxzPjwvdXJscz48cmVtb3RlLWRhdGFiYXNlLXByb3ZpZGVyPk5MTTwvcmVt
b3RlLWRhdGFiYXNlLXByb3ZpZGVyPjxsYW5ndWFnZT5lbmc8L2xhbmd1YWdlPjwvcmVjb3JkPjwv
Q2l0ZT48L0VuZE5vdGU+
</w:fldData>
        </w:fldChar>
      </w:r>
      <w:r w:rsidR="00EB5762" w:rsidRPr="003D3AE7">
        <w:rPr>
          <w:rFonts w:ascii="Times New Roman" w:hAnsi="Times New Roman" w:cs="Times New Roman"/>
          <w:sz w:val="32"/>
          <w:szCs w:val="32"/>
        </w:rPr>
        <w:instrText xml:space="preserve"> ADDIN EN.CITE.DATA </w:instrText>
      </w:r>
      <w:r w:rsidR="00EB5762" w:rsidRPr="003D3AE7">
        <w:rPr>
          <w:rFonts w:ascii="Times New Roman" w:hAnsi="Times New Roman" w:cs="Times New Roman"/>
          <w:sz w:val="32"/>
          <w:szCs w:val="32"/>
        </w:rPr>
      </w:r>
      <w:r w:rsidR="00EB5762" w:rsidRPr="003D3AE7">
        <w:rPr>
          <w:rFonts w:ascii="Times New Roman" w:hAnsi="Times New Roman" w:cs="Times New Roman"/>
          <w:sz w:val="32"/>
          <w:szCs w:val="32"/>
        </w:rPr>
        <w:fldChar w:fldCharType="end"/>
      </w:r>
      <w:r w:rsidRPr="003D3AE7">
        <w:rPr>
          <w:rFonts w:ascii="Times New Roman" w:hAnsi="Times New Roman" w:cs="Times New Roman"/>
          <w:sz w:val="32"/>
          <w:szCs w:val="32"/>
        </w:rPr>
      </w:r>
      <w:r w:rsidRPr="003D3AE7">
        <w:rPr>
          <w:rFonts w:ascii="Times New Roman" w:hAnsi="Times New Roman" w:cs="Times New Roman"/>
          <w:sz w:val="32"/>
          <w:szCs w:val="32"/>
        </w:rPr>
        <w:fldChar w:fldCharType="separate"/>
      </w:r>
      <w:r w:rsidR="00EB5762" w:rsidRPr="003D3AE7">
        <w:rPr>
          <w:rFonts w:ascii="Times New Roman" w:hAnsi="Times New Roman" w:cs="Times New Roman"/>
          <w:noProof/>
          <w:sz w:val="32"/>
          <w:szCs w:val="32"/>
        </w:rPr>
        <w:t>[14-17]</w:t>
      </w:r>
      <w:r w:rsidRPr="003D3AE7">
        <w:rPr>
          <w:rFonts w:ascii="Times New Roman" w:hAnsi="Times New Roman" w:cs="Times New Roman"/>
          <w:sz w:val="32"/>
          <w:szCs w:val="32"/>
        </w:rPr>
        <w:fldChar w:fldCharType="end"/>
      </w:r>
    </w:p>
    <w:p w:rsidR="003D3AE7" w:rsidRPr="003D3AE7" w:rsidRDefault="00AB56BC" w:rsidP="003D3AE7">
      <w:pPr>
        <w:pStyle w:val="EndNoteBibliography"/>
        <w:rPr>
          <w:rFonts w:ascii="Times New Roman" w:hAnsi="Times New Roman" w:cs="Times New Roman"/>
          <w:sz w:val="22"/>
        </w:rPr>
      </w:pPr>
      <w:r w:rsidRPr="003D3AE7">
        <w:rPr>
          <w:rFonts w:ascii="Times New Roman" w:hAnsi="Times New Roman" w:cs="Times New Roman"/>
          <w:sz w:val="22"/>
        </w:rPr>
        <w:fldChar w:fldCharType="begin"/>
      </w:r>
      <w:r w:rsidRPr="003D3AE7">
        <w:rPr>
          <w:rFonts w:ascii="Times New Roman" w:hAnsi="Times New Roman" w:cs="Times New Roman"/>
          <w:sz w:val="22"/>
        </w:rPr>
        <w:instrText xml:space="preserve"> ADDIN EN.REFLIST </w:instrText>
      </w:r>
      <w:r w:rsidRPr="003D3AE7">
        <w:rPr>
          <w:rFonts w:ascii="Times New Roman" w:hAnsi="Times New Roman" w:cs="Times New Roman"/>
          <w:sz w:val="22"/>
        </w:rPr>
        <w:fldChar w:fldCharType="separate"/>
      </w:r>
      <w:r w:rsidR="003D3AE7" w:rsidRPr="003D3AE7">
        <w:rPr>
          <w:rFonts w:ascii="Times New Roman" w:hAnsi="Times New Roman" w:cs="Times New Roman"/>
          <w:sz w:val="22"/>
        </w:rPr>
        <w:t>1.</w:t>
      </w:r>
      <w:r w:rsidR="003D3AE7" w:rsidRPr="003D3AE7">
        <w:rPr>
          <w:rFonts w:ascii="Times New Roman" w:hAnsi="Times New Roman" w:cs="Times New Roman"/>
          <w:sz w:val="22"/>
        </w:rPr>
        <w:tab/>
        <w:t>Ibanez L, Valls C, Marcos MV, Ong K, Dunger DB, De Zegher F. Insulin sensitization for girls with precocious pubarche and with risk for polycystic ovary syndrome: effects of prepubertal initiation and postpubertal discontinuation of metformin treatment. The Journal of clinical endocrinology and metabolism. 2004;89(9):4331-7. Epub 2004/09/10. doi: 10.1210/jc.2004-0463. PubMed PMID: 15356029.</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2.</w:t>
      </w:r>
      <w:r w:rsidRPr="003D3AE7">
        <w:rPr>
          <w:rFonts w:ascii="Times New Roman" w:hAnsi="Times New Roman" w:cs="Times New Roman"/>
          <w:sz w:val="22"/>
        </w:rPr>
        <w:tab/>
        <w:t>Ibanez L, de Zegher F. Ethinylestradiol-drospirenone, flutamide-metformin, or both for adolescents and women with hyperinsulinemic hyperandrogenism: opposite effects on adipocytokines and body adiposity. The Journal of clinical endocrinology and metabolism. 2004;89(4):1592-7. Epub 2004/04/09. doi: 10.1210/jc.2003-031281. PubMed PMID: 15070917.</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3.</w:t>
      </w:r>
      <w:r w:rsidRPr="003D3AE7">
        <w:rPr>
          <w:rFonts w:ascii="Times New Roman" w:hAnsi="Times New Roman" w:cs="Times New Roman"/>
          <w:sz w:val="22"/>
        </w:rPr>
        <w:tab/>
        <w:t>Chazenbalk G, Trivax BS, Yildiz BO, Bertolotto C, Mathur R, Heneidi S, et al. Regulation of adiponectin secretion by adipocytes in the polycystic ovary syndrome: role of tumor necrosis factor-{alpha}. The Journal of clinical endocrinology and metabolism. 2010;95(2):935-42. Epub 2010/01/22. doi: 10.1210/jc.2009-1158. PubMed PMID: 20089616; PubMed Central PMCID: PMCPmc2840865.</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4.</w:t>
      </w:r>
      <w:r w:rsidRPr="003D3AE7">
        <w:rPr>
          <w:rFonts w:ascii="Times New Roman" w:hAnsi="Times New Roman" w:cs="Times New Roman"/>
          <w:sz w:val="22"/>
        </w:rPr>
        <w:tab/>
        <w:t>Fulghesu AM, Sanna F, Uda S, Magnini R, Portoghese E, Batetta B. IL-6 serum levels and production is related to an altered immune response in polycystic ovary syndrome girls with insulin resistance. Mediators of inflammation. 2011;2011:389317. Epub 2011/05/07. doi: 10.1155/2011/389317. PubMed PMID: 21547256; PubMed Central PMCID: PMCPmc3086286.</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5.</w:t>
      </w:r>
      <w:r w:rsidRPr="003D3AE7">
        <w:rPr>
          <w:rFonts w:ascii="Times New Roman" w:hAnsi="Times New Roman" w:cs="Times New Roman"/>
          <w:sz w:val="22"/>
        </w:rPr>
        <w:tab/>
        <w:t>Svendsen PF, Christiansen M, Hedley PL, Nilas L, Pedersen SB, Madsbad S. Adipose expression of adipocytokines in women with polycystic ovary syndrome. Fertility and sterility. 2012;98(1):235-41. Epub 2012/05/23. doi: 10.1016/j.fertnstert.2012.03.056. PubMed PMID: 22607892.</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6.</w:t>
      </w:r>
      <w:r w:rsidRPr="003D3AE7">
        <w:rPr>
          <w:rFonts w:ascii="Times New Roman" w:hAnsi="Times New Roman" w:cs="Times New Roman"/>
          <w:sz w:val="22"/>
        </w:rPr>
        <w:tab/>
        <w:t>Rey-Roldan E, Perez Lana MB, Galluzzo L, Blanco G, Onetto C, Straminsky V, et al. Is the polycystic ovary syndrome the causative of the increase in inflammatory markers and metabolic risk? Gynecological endocrinology : the official journal of the International Society of Gynecological Endocrinology. 2013;29(2):141-4. Epub 2012/11/03. doi: 10.3109/09513590.2012.730581. PubMed PMID: 23116196.</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7.</w:t>
      </w:r>
      <w:r w:rsidRPr="003D3AE7">
        <w:rPr>
          <w:rFonts w:ascii="Times New Roman" w:hAnsi="Times New Roman" w:cs="Times New Roman"/>
          <w:sz w:val="22"/>
        </w:rPr>
        <w:tab/>
        <w:t>González F, Kirwan JP, Rote NS, Minium J. Evidence of mononuclear cell preactivation in the fasting state in polycystic ovary syndrome. American journal of obstetrics and gynecology. 2014;211(6):635. e1-. e7.</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8.</w:t>
      </w:r>
      <w:r w:rsidRPr="003D3AE7">
        <w:rPr>
          <w:rFonts w:ascii="Times New Roman" w:hAnsi="Times New Roman" w:cs="Times New Roman"/>
          <w:sz w:val="22"/>
        </w:rPr>
        <w:tab/>
        <w:t>Knebel B, Janssen OE, Hahn S, Jacob S, Gleich J, Kotzka J, et al. Increased low grade inflammatory serum markers in patients with Polycystic ovary syndrome (PCOS) and their relationship to PPARgamma gene variants. Experimental and clinical endocrinology &amp; diabetes : official journal, German Society of Endocrinology [and] German Diabetes Association. 2008;116(8):481-6. Epub 2008/08/06. doi: 10.1055/s-2008-1058085. PubMed PMID: 18680073.</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lastRenderedPageBreak/>
        <w:t>9.</w:t>
      </w:r>
      <w:r w:rsidRPr="003D3AE7">
        <w:rPr>
          <w:rFonts w:ascii="Times New Roman" w:hAnsi="Times New Roman" w:cs="Times New Roman"/>
          <w:sz w:val="22"/>
        </w:rPr>
        <w:tab/>
        <w:t>Amato G, Conte M, Mazziotti G, Lalli E, Vitolo G, Tucker AT, et al. Serum and follicular fluid cytokines in polycystic ovary syndrome during stimulated cycles. Obstetrics and gynecology. 2003;101(6):1177-82. Epub 2003/06/12. PubMed PMID: 12798522.</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10.</w:t>
      </w:r>
      <w:r w:rsidRPr="003D3AE7">
        <w:rPr>
          <w:rFonts w:ascii="Times New Roman" w:hAnsi="Times New Roman" w:cs="Times New Roman"/>
          <w:sz w:val="22"/>
        </w:rPr>
        <w:tab/>
        <w:t>Kucuk M, Altinkaya SO, Nergiz S, Sezer SD, Yuksel H, Bagli I, et al. Interleukin-6 levels in relation with hormonal and metabolic profile in patients with polycystic ovary syndrome. Gynecological endocrinology : the official journal of the International Society of Gynecological Endocrinology. 2014;30(6):423-7. Epub 2014/03/19. doi: 10.3109/09513590.2014.895981. PubMed PMID: 24628003.</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11.</w:t>
      </w:r>
      <w:r w:rsidRPr="003D3AE7">
        <w:rPr>
          <w:rFonts w:ascii="Times New Roman" w:hAnsi="Times New Roman" w:cs="Times New Roman"/>
          <w:sz w:val="22"/>
        </w:rPr>
        <w:tab/>
        <w:t>Shroff R, Kerchner A, Maifeld M, Van Beek EJ, Jagasia D, Dokras A. Young obese women with polycystic ovary syndrome have evidence of early coronary atherosclerosis. The Journal of clinical endocrinology and metabolism. 2007;92(12):4609-14. Epub 2007/09/13. doi: 10.1210/jc.2007-1343. PubMed PMID: 17848406.</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12.</w:t>
      </w:r>
      <w:r w:rsidRPr="003D3AE7">
        <w:rPr>
          <w:rFonts w:ascii="Times New Roman" w:hAnsi="Times New Roman" w:cs="Times New Roman"/>
          <w:sz w:val="22"/>
        </w:rPr>
        <w:tab/>
        <w:t>Seow KM, Juan CC, Wang PH, Ho LT, Hwang JL. Expression levels of vascular cell adhesion molecule-1 in young and nonobese women with polycystic ovary syndrome. Gynecologic and obstetric investigation. 2012;73(3):236-41. Epub 2012/03/24. doi: 10.1159/000334175. PubMed PMID: 22441212.</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13.</w:t>
      </w:r>
      <w:r w:rsidRPr="003D3AE7">
        <w:rPr>
          <w:rFonts w:ascii="Times New Roman" w:hAnsi="Times New Roman" w:cs="Times New Roman"/>
          <w:sz w:val="22"/>
        </w:rPr>
        <w:tab/>
        <w:t>Gonzalez F, Rote NS, Minium J, Kirwan JP. Evidence of proatherogenic inflammation in polycystic ovary syndrome. Metabolism: clinical and experimental. 2009;58(7):954-62. Epub 2009/04/21. doi: 10.1016/j.metabol.2009.02.022. PubMed PMID: 19375763; PubMed Central PMCID: PMCPmc2737595.</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14.</w:t>
      </w:r>
      <w:r w:rsidRPr="003D3AE7">
        <w:rPr>
          <w:rFonts w:ascii="Times New Roman" w:hAnsi="Times New Roman" w:cs="Times New Roman"/>
          <w:sz w:val="22"/>
        </w:rPr>
        <w:tab/>
        <w:t>Lin YS, Tsai SJ, Lin MW, Yang CT, Huang MF, Wu MH. Interleukin-6 as an early chronic inflammatory marker in polycystic ovary syndrome with insulin receptor substrate-2 polymorphism. American journal of reproductive immunology (New York, NY : 1989). 2011;66(6):527-33. Epub 2011/08/02. doi: 10.1111/j.1600-0897.2011.01059.x. PubMed PMID: 21801267.</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15.</w:t>
      </w:r>
      <w:r w:rsidRPr="003D3AE7">
        <w:rPr>
          <w:rFonts w:ascii="Times New Roman" w:hAnsi="Times New Roman" w:cs="Times New Roman"/>
          <w:sz w:val="22"/>
        </w:rPr>
        <w:tab/>
        <w:t>Xiong YL, Liang XY, Yang X, Li Y, Wei LN. Low-grade chronic inflammation in the peripheral blood and ovaries of women with polycystic ovarian syndrome. European journal of obstetrics, gynecology, and reproductive biology. 2011;159(1):148-50. Epub 2011/09/13. doi: 10.1016/j.ejogrb.2011.07.012. PubMed PMID: 21908093.</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16.</w:t>
      </w:r>
      <w:r w:rsidRPr="003D3AE7">
        <w:rPr>
          <w:rFonts w:ascii="Times New Roman" w:hAnsi="Times New Roman" w:cs="Times New Roman"/>
          <w:sz w:val="22"/>
        </w:rPr>
        <w:tab/>
        <w:t>Benson S, Janssen OE, Hahn S, Tan S, Dietz T, Mann K, et al. Obesity, depression, and chronic low-grade inflammation in women with polycystic ovary syndrome. Brain, behavior, and immunity. 2008;22(2):177-84. Epub 2007/08/25. doi: 10.1016/j.bbi.2007.07.003. PubMed PMID: 17716857.</w:t>
      </w:r>
    </w:p>
    <w:p w:rsidR="003D3AE7" w:rsidRPr="003D3AE7" w:rsidRDefault="003D3AE7" w:rsidP="003D3AE7">
      <w:pPr>
        <w:pStyle w:val="EndNoteBibliography"/>
        <w:rPr>
          <w:rFonts w:ascii="Times New Roman" w:hAnsi="Times New Roman" w:cs="Times New Roman"/>
          <w:sz w:val="22"/>
        </w:rPr>
      </w:pPr>
      <w:r w:rsidRPr="003D3AE7">
        <w:rPr>
          <w:rFonts w:ascii="Times New Roman" w:hAnsi="Times New Roman" w:cs="Times New Roman"/>
          <w:sz w:val="22"/>
        </w:rPr>
        <w:t>17.</w:t>
      </w:r>
      <w:r w:rsidRPr="003D3AE7">
        <w:rPr>
          <w:rFonts w:ascii="Times New Roman" w:hAnsi="Times New Roman" w:cs="Times New Roman"/>
          <w:sz w:val="22"/>
        </w:rPr>
        <w:tab/>
        <w:t>Mohlig M, Spranger J, Osterhoff M, Ristow M, Pfeiffer AF, Schill T, et al. The polycystic ovary syndrome per se is not associated with increased chronic inflammation. European journal of endocrinology / European Federation of Endocrine Societies. 2004;150(4):525-32. Epub 2004/04/15. PubMed PMID: 15080783.</w:t>
      </w:r>
    </w:p>
    <w:p w:rsidR="00AB56BC" w:rsidRDefault="00AB56BC">
      <w:r w:rsidRPr="003D3AE7">
        <w:rPr>
          <w:rFonts w:ascii="Times New Roman" w:hAnsi="Times New Roman" w:cs="Times New Roman"/>
          <w:sz w:val="22"/>
        </w:rPr>
        <w:fldChar w:fldCharType="end"/>
      </w:r>
    </w:p>
    <w:sectPr w:rsidR="00AB56BC" w:rsidSect="007A1C78">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4D19" w:rsidRDefault="00BE4D19" w:rsidP="00642D43">
      <w:r>
        <w:separator/>
      </w:r>
    </w:p>
  </w:endnote>
  <w:endnote w:type="continuationSeparator" w:id="0">
    <w:p w:rsidR="00BE4D19" w:rsidRDefault="00BE4D19" w:rsidP="00642D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4D19" w:rsidRDefault="00BE4D19" w:rsidP="00642D43">
      <w:r>
        <w:separator/>
      </w:r>
    </w:p>
  </w:footnote>
  <w:footnote w:type="continuationSeparator" w:id="0">
    <w:p w:rsidR="00BE4D19" w:rsidRDefault="00BE4D19" w:rsidP="00642D4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tdwrr07fts03eepru5909ewfav592rsext&quot;&gt;My EndNote Library2&lt;record-ids&gt;&lt;item&gt;3237&lt;/item&gt;&lt;item&gt;3273&lt;/item&gt;&lt;item&gt;3282&lt;/item&gt;&lt;item&gt;3286&lt;/item&gt;&lt;item&gt;3289&lt;/item&gt;&lt;item&gt;3291&lt;/item&gt;&lt;item&gt;3292&lt;/item&gt;&lt;item&gt;3295&lt;/item&gt;&lt;item&gt;3302&lt;/item&gt;&lt;item&gt;3309&lt;/item&gt;&lt;item&gt;3321&lt;/item&gt;&lt;item&gt;3322&lt;/item&gt;&lt;item&gt;3335&lt;/item&gt;&lt;item&gt;3337&lt;/item&gt;&lt;item&gt;3338&lt;/item&gt;&lt;item&gt;3340&lt;/item&gt;&lt;item&gt;3343&lt;/item&gt;&lt;/record-ids&gt;&lt;/item&gt;&lt;/Libraries&gt;"/>
  </w:docVars>
  <w:rsids>
    <w:rsidRoot w:val="00AB56BC"/>
    <w:rsid w:val="00060A82"/>
    <w:rsid w:val="003D1910"/>
    <w:rsid w:val="003D3AE7"/>
    <w:rsid w:val="003F4D6E"/>
    <w:rsid w:val="0041789A"/>
    <w:rsid w:val="004779D0"/>
    <w:rsid w:val="004C6304"/>
    <w:rsid w:val="00556208"/>
    <w:rsid w:val="0059086D"/>
    <w:rsid w:val="00642D43"/>
    <w:rsid w:val="0064356F"/>
    <w:rsid w:val="00655353"/>
    <w:rsid w:val="007A1C78"/>
    <w:rsid w:val="00921B5D"/>
    <w:rsid w:val="009951D1"/>
    <w:rsid w:val="009A6744"/>
    <w:rsid w:val="00AB56BC"/>
    <w:rsid w:val="00AE013A"/>
    <w:rsid w:val="00AE5C10"/>
    <w:rsid w:val="00B34D66"/>
    <w:rsid w:val="00BE4D19"/>
    <w:rsid w:val="00DB18A7"/>
    <w:rsid w:val="00EB57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1644215-B7D2-401E-9E27-495471BE79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AB56BC"/>
    <w:pPr>
      <w:jc w:val="center"/>
    </w:pPr>
    <w:rPr>
      <w:rFonts w:ascii="Calibri" w:hAnsi="Calibri"/>
      <w:noProof/>
      <w:sz w:val="20"/>
    </w:rPr>
  </w:style>
  <w:style w:type="character" w:customStyle="1" w:styleId="EndNoteBibliographyTitleChar">
    <w:name w:val="EndNote Bibliography Title Char"/>
    <w:basedOn w:val="a0"/>
    <w:link w:val="EndNoteBibliographyTitle"/>
    <w:rsid w:val="00AB56BC"/>
    <w:rPr>
      <w:rFonts w:ascii="Calibri" w:hAnsi="Calibri"/>
      <w:noProof/>
      <w:sz w:val="20"/>
    </w:rPr>
  </w:style>
  <w:style w:type="paragraph" w:customStyle="1" w:styleId="EndNoteBibliography">
    <w:name w:val="EndNote Bibliography"/>
    <w:basedOn w:val="a"/>
    <w:link w:val="EndNoteBibliographyChar"/>
    <w:rsid w:val="00AB56BC"/>
    <w:rPr>
      <w:rFonts w:ascii="Calibri" w:hAnsi="Calibri"/>
      <w:noProof/>
      <w:sz w:val="20"/>
    </w:rPr>
  </w:style>
  <w:style w:type="character" w:customStyle="1" w:styleId="EndNoteBibliographyChar">
    <w:name w:val="EndNote Bibliography Char"/>
    <w:basedOn w:val="a0"/>
    <w:link w:val="EndNoteBibliography"/>
    <w:rsid w:val="00AB56BC"/>
    <w:rPr>
      <w:rFonts w:ascii="Calibri" w:hAnsi="Calibri"/>
      <w:noProof/>
      <w:sz w:val="20"/>
    </w:rPr>
  </w:style>
  <w:style w:type="paragraph" w:styleId="a3">
    <w:name w:val="header"/>
    <w:basedOn w:val="a"/>
    <w:link w:val="Char"/>
    <w:uiPriority w:val="99"/>
    <w:unhideWhenUsed/>
    <w:rsid w:val="00642D4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42D43"/>
    <w:rPr>
      <w:sz w:val="18"/>
      <w:szCs w:val="18"/>
    </w:rPr>
  </w:style>
  <w:style w:type="paragraph" w:styleId="a4">
    <w:name w:val="footer"/>
    <w:basedOn w:val="a"/>
    <w:link w:val="Char0"/>
    <w:uiPriority w:val="99"/>
    <w:unhideWhenUsed/>
    <w:rsid w:val="00642D43"/>
    <w:pPr>
      <w:tabs>
        <w:tab w:val="center" w:pos="4153"/>
        <w:tab w:val="right" w:pos="8306"/>
      </w:tabs>
      <w:snapToGrid w:val="0"/>
      <w:jc w:val="left"/>
    </w:pPr>
    <w:rPr>
      <w:sz w:val="18"/>
      <w:szCs w:val="18"/>
    </w:rPr>
  </w:style>
  <w:style w:type="character" w:customStyle="1" w:styleId="Char0">
    <w:name w:val="页脚 Char"/>
    <w:basedOn w:val="a0"/>
    <w:link w:val="a4"/>
    <w:uiPriority w:val="99"/>
    <w:rsid w:val="00642D43"/>
    <w:rPr>
      <w:sz w:val="18"/>
      <w:szCs w:val="18"/>
    </w:rPr>
  </w:style>
  <w:style w:type="character" w:customStyle="1" w:styleId="apple-converted-space">
    <w:name w:val="apple-converted-space"/>
    <w:basedOn w:val="a0"/>
    <w:rsid w:val="007A1C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915</Words>
  <Characters>5219</Characters>
  <Application>Microsoft Office Word</Application>
  <DocSecurity>0</DocSecurity>
  <Lines>43</Lines>
  <Paragraphs>12</Paragraphs>
  <ScaleCrop>false</ScaleCrop>
  <Company/>
  <LinksUpToDate>false</LinksUpToDate>
  <CharactersWithSpaces>6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fan sun</dc:creator>
  <cp:keywords/>
  <dc:description/>
  <cp:lastModifiedBy>Yifan sun</cp:lastModifiedBy>
  <cp:revision>3</cp:revision>
  <dcterms:created xsi:type="dcterms:W3CDTF">2015-10-27T14:30:00Z</dcterms:created>
  <dcterms:modified xsi:type="dcterms:W3CDTF">2015-10-29T14:27:00Z</dcterms:modified>
</cp:coreProperties>
</file>